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799DB3D2" w14:textId="7C9CB2C8" w:rsidR="009B2CAF" w:rsidRPr="00066EF4" w:rsidRDefault="00066EF4" w:rsidP="00066EF4">
      <w:pPr>
        <w:jc w:val="center"/>
        <w:rPr>
          <w:b/>
          <w:bCs/>
          <w:sz w:val="36"/>
          <w:szCs w:val="20"/>
          <w:lang w:val="vi-VN"/>
        </w:rPr>
      </w:pPr>
      <w:r>
        <w:rPr>
          <w:b/>
          <w:bCs/>
          <w:sz w:val="36"/>
          <w:szCs w:val="20"/>
        </w:rPr>
        <w:t>THU</w:t>
      </w:r>
      <w:r>
        <w:rPr>
          <w:b/>
          <w:bCs/>
          <w:sz w:val="36"/>
          <w:szCs w:val="20"/>
          <w:lang w:val="vi-VN"/>
        </w:rPr>
        <w:t xml:space="preserve"> THẬP VÀ PHÂN TÍCH DỮ LIỆU DƯỢC PHẨM TỪ WEBSITE PHARMACITY.VN SỬ DỤNG CÔNG CỤ MÃ NGUỒN MỞ SELENIUM WEB DRIVER VÀ MONGODB</w:t>
      </w: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004B604E" w14:textId="77777777" w:rsidR="009B2CAF" w:rsidRPr="00066EF4" w:rsidRDefault="009B2CAF" w:rsidP="00066EF4">
      <w:pPr>
        <w:tabs>
          <w:tab w:val="left" w:pos="3120"/>
        </w:tabs>
        <w:rPr>
          <w:bCs/>
          <w:sz w:val="30"/>
          <w:szCs w:val="20"/>
          <w:lang w:val="vi-VN"/>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0D8DE5E7" w14:textId="77777777" w:rsidR="00066EF4" w:rsidRPr="00066EF4" w:rsidRDefault="00066EF4" w:rsidP="00066EF4">
      <w:pPr>
        <w:jc w:val="center"/>
        <w:rPr>
          <w:b/>
          <w:bCs/>
          <w:sz w:val="36"/>
          <w:szCs w:val="20"/>
          <w:lang w:val="vi-VN"/>
        </w:rPr>
      </w:pPr>
      <w:r>
        <w:rPr>
          <w:b/>
          <w:bCs/>
          <w:sz w:val="36"/>
          <w:szCs w:val="20"/>
        </w:rPr>
        <w:t>THU</w:t>
      </w:r>
      <w:r>
        <w:rPr>
          <w:b/>
          <w:bCs/>
          <w:sz w:val="36"/>
          <w:szCs w:val="20"/>
          <w:lang w:val="vi-VN"/>
        </w:rPr>
        <w:t xml:space="preserve"> THẬP VÀ PHÂN TÍCH DỮ LIỆU DƯỢC PHẨM TỪ WEBSITE PHARMACITY.VN SỬ DỤNG CÔNG CỤ MÃ NGUỒN MỞ SELENIUM WEB DRIVER VÀ MONGODB</w:t>
      </w:r>
    </w:p>
    <w:p w14:paraId="17B977E8" w14:textId="77777777" w:rsidR="00066EF4" w:rsidRDefault="00066EF4" w:rsidP="00066EF4">
      <w:pPr>
        <w:jc w:val="center"/>
        <w:rPr>
          <w:b/>
          <w:bCs/>
          <w:sz w:val="32"/>
          <w:szCs w:val="20"/>
        </w:rPr>
      </w:pPr>
    </w:p>
    <w:p w14:paraId="4139C078" w14:textId="77777777" w:rsidR="00066EF4" w:rsidRPr="000A33FE" w:rsidRDefault="00066EF4" w:rsidP="00066EF4">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5F99967B" w14:textId="77777777" w:rsidR="00066EF4" w:rsidRPr="000A33FE" w:rsidRDefault="00066EF4" w:rsidP="00066EF4">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222ED330" w14:textId="77777777" w:rsidR="00066EF4" w:rsidRPr="00066EF4" w:rsidRDefault="00066EF4" w:rsidP="00066EF4">
      <w:pPr>
        <w:tabs>
          <w:tab w:val="left" w:pos="3120"/>
        </w:tabs>
        <w:rPr>
          <w:bCs/>
          <w:sz w:val="30"/>
          <w:szCs w:val="20"/>
          <w:lang w:val="vi-VN"/>
        </w:rPr>
      </w:pPr>
    </w:p>
    <w:p w14:paraId="79689E7E" w14:textId="77777777" w:rsidR="00066EF4" w:rsidRDefault="00066EF4" w:rsidP="00066EF4">
      <w:pPr>
        <w:tabs>
          <w:tab w:val="left" w:pos="3120"/>
        </w:tabs>
        <w:ind w:left="1077"/>
        <w:rPr>
          <w:bCs/>
          <w:sz w:val="30"/>
          <w:szCs w:val="20"/>
        </w:rPr>
      </w:pPr>
    </w:p>
    <w:p w14:paraId="3D95419B" w14:textId="77777777" w:rsidR="00066EF4" w:rsidRPr="003B25F3" w:rsidRDefault="00066EF4" w:rsidP="00066EF4">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2202BEA3" w14:textId="77777777" w:rsidR="00066EF4" w:rsidRDefault="00066EF4" w:rsidP="00066EF4">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5E583932" w14:textId="77777777" w:rsidR="00066EF4" w:rsidRDefault="00066EF4" w:rsidP="00066EF4">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79972607" w14:textId="77777777" w:rsidR="00066EF4" w:rsidRDefault="00066EF4" w:rsidP="00066EF4">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369AC5D7" w14:textId="77777777" w:rsidR="00066EF4" w:rsidRDefault="00066EF4" w:rsidP="00066EF4">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6AA4A723" w14:textId="77777777" w:rsidR="00066EF4" w:rsidRPr="00AD0CC5" w:rsidRDefault="00066EF4" w:rsidP="00066EF4">
      <w:pPr>
        <w:tabs>
          <w:tab w:val="left" w:pos="5040"/>
        </w:tabs>
        <w:ind w:left="2280"/>
        <w:rPr>
          <w:bCs/>
          <w:sz w:val="28"/>
          <w:szCs w:val="20"/>
          <w:lang w:val="vi-VN"/>
        </w:rPr>
      </w:pPr>
      <w:r w:rsidRPr="004135BD">
        <w:rPr>
          <w:bCs/>
          <w:sz w:val="28"/>
          <w:szCs w:val="20"/>
        </w:rPr>
        <w:t xml:space="preserve">Lớp: </w:t>
      </w:r>
      <w:r>
        <w:rPr>
          <w:bCs/>
          <w:sz w:val="28"/>
          <w:szCs w:val="20"/>
        </w:rPr>
        <w:t>22DKHA1</w:t>
      </w:r>
    </w:p>
    <w:p w14:paraId="49ACE858" w14:textId="77777777" w:rsidR="00066EF4" w:rsidRDefault="00066EF4" w:rsidP="00066EF4">
      <w:pPr>
        <w:tabs>
          <w:tab w:val="left" w:pos="4680"/>
        </w:tabs>
        <w:ind w:left="2400"/>
        <w:jc w:val="center"/>
        <w:rPr>
          <w:bCs/>
          <w:sz w:val="30"/>
          <w:szCs w:val="20"/>
        </w:rPr>
      </w:pPr>
    </w:p>
    <w:p w14:paraId="095A50C3" w14:textId="777588B4" w:rsidR="00066EF4" w:rsidRPr="00066EF4" w:rsidRDefault="00066EF4" w:rsidP="00066EF4">
      <w:pPr>
        <w:tabs>
          <w:tab w:val="left" w:pos="4680"/>
        </w:tabs>
        <w:jc w:val="center"/>
        <w:rPr>
          <w:sz w:val="28"/>
          <w:szCs w:val="28"/>
          <w:lang w:val="vi-VN"/>
        </w:rPr>
        <w:sectPr w:rsidR="00066EF4" w:rsidRPr="00066EF4" w:rsidSect="00066EF4">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003541"/>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003542"/>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003543"/>
      <w:r>
        <w:lastRenderedPageBreak/>
        <w:t>MỤC LỤC</w:t>
      </w:r>
      <w:bookmarkEnd w:id="3"/>
    </w:p>
    <w:p w14:paraId="01088D96" w14:textId="4BEEEF2F" w:rsidR="0073378A"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003541" w:history="1">
        <w:r w:rsidR="0073378A" w:rsidRPr="00726CE1">
          <w:rPr>
            <w:rStyle w:val="Hyperlink"/>
            <w:noProof/>
            <w:lang w:val="vi-VN"/>
          </w:rPr>
          <w:t>LỜI CAM ĐOAN</w:t>
        </w:r>
        <w:r w:rsidR="0073378A">
          <w:rPr>
            <w:noProof/>
            <w:webHidden/>
          </w:rPr>
          <w:tab/>
        </w:r>
        <w:r w:rsidR="0073378A">
          <w:rPr>
            <w:noProof/>
            <w:webHidden/>
          </w:rPr>
          <w:fldChar w:fldCharType="begin"/>
        </w:r>
        <w:r w:rsidR="0073378A">
          <w:rPr>
            <w:noProof/>
            <w:webHidden/>
          </w:rPr>
          <w:instrText xml:space="preserve"> PAGEREF _Toc181003541 \h </w:instrText>
        </w:r>
        <w:r w:rsidR="0073378A">
          <w:rPr>
            <w:noProof/>
            <w:webHidden/>
          </w:rPr>
        </w:r>
        <w:r w:rsidR="0073378A">
          <w:rPr>
            <w:noProof/>
            <w:webHidden/>
          </w:rPr>
          <w:fldChar w:fldCharType="separate"/>
        </w:r>
        <w:r w:rsidR="0073378A">
          <w:rPr>
            <w:noProof/>
            <w:webHidden/>
          </w:rPr>
          <w:t>i</w:t>
        </w:r>
        <w:r w:rsidR="0073378A">
          <w:rPr>
            <w:noProof/>
            <w:webHidden/>
          </w:rPr>
          <w:fldChar w:fldCharType="end"/>
        </w:r>
      </w:hyperlink>
    </w:p>
    <w:p w14:paraId="402C5908" w14:textId="245BE087" w:rsidR="0073378A" w:rsidRDefault="00000000">
      <w:pPr>
        <w:pStyle w:val="TOC1"/>
        <w:rPr>
          <w:rFonts w:asciiTheme="minorHAnsi" w:eastAsiaTheme="minorEastAsia" w:hAnsiTheme="minorHAnsi" w:cstheme="minorBidi"/>
          <w:b w:val="0"/>
          <w:noProof/>
          <w:sz w:val="22"/>
          <w:szCs w:val="22"/>
          <w:lang w:val="vi-VN" w:eastAsia="vi-VN"/>
        </w:rPr>
      </w:pPr>
      <w:hyperlink w:anchor="_Toc181003542" w:history="1">
        <w:r w:rsidR="0073378A" w:rsidRPr="00726CE1">
          <w:rPr>
            <w:rStyle w:val="Hyperlink"/>
            <w:noProof/>
            <w:lang w:val="vi-VN"/>
          </w:rPr>
          <w:t>NHẬN XÉT CỦA GIẢNG VIÊN HƯỚNG DẪN</w:t>
        </w:r>
        <w:r w:rsidR="0073378A">
          <w:rPr>
            <w:noProof/>
            <w:webHidden/>
          </w:rPr>
          <w:tab/>
        </w:r>
        <w:r w:rsidR="0073378A">
          <w:rPr>
            <w:noProof/>
            <w:webHidden/>
          </w:rPr>
          <w:fldChar w:fldCharType="begin"/>
        </w:r>
        <w:r w:rsidR="0073378A">
          <w:rPr>
            <w:noProof/>
            <w:webHidden/>
          </w:rPr>
          <w:instrText xml:space="preserve"> PAGEREF _Toc181003542 \h </w:instrText>
        </w:r>
        <w:r w:rsidR="0073378A">
          <w:rPr>
            <w:noProof/>
            <w:webHidden/>
          </w:rPr>
        </w:r>
        <w:r w:rsidR="0073378A">
          <w:rPr>
            <w:noProof/>
            <w:webHidden/>
          </w:rPr>
          <w:fldChar w:fldCharType="separate"/>
        </w:r>
        <w:r w:rsidR="0073378A">
          <w:rPr>
            <w:noProof/>
            <w:webHidden/>
          </w:rPr>
          <w:t>ii</w:t>
        </w:r>
        <w:r w:rsidR="0073378A">
          <w:rPr>
            <w:noProof/>
            <w:webHidden/>
          </w:rPr>
          <w:fldChar w:fldCharType="end"/>
        </w:r>
      </w:hyperlink>
    </w:p>
    <w:p w14:paraId="006061D3" w14:textId="671F77C3" w:rsidR="0073378A" w:rsidRDefault="00000000">
      <w:pPr>
        <w:pStyle w:val="TOC1"/>
        <w:rPr>
          <w:rFonts w:asciiTheme="minorHAnsi" w:eastAsiaTheme="minorEastAsia" w:hAnsiTheme="minorHAnsi" w:cstheme="minorBidi"/>
          <w:b w:val="0"/>
          <w:noProof/>
          <w:sz w:val="22"/>
          <w:szCs w:val="22"/>
          <w:lang w:val="vi-VN" w:eastAsia="vi-VN"/>
        </w:rPr>
      </w:pPr>
      <w:hyperlink w:anchor="_Toc181003543" w:history="1">
        <w:r w:rsidR="0073378A" w:rsidRPr="00726CE1">
          <w:rPr>
            <w:rStyle w:val="Hyperlink"/>
            <w:noProof/>
          </w:rPr>
          <w:t>MỤC LỤC</w:t>
        </w:r>
        <w:r w:rsidR="0073378A">
          <w:rPr>
            <w:noProof/>
            <w:webHidden/>
          </w:rPr>
          <w:tab/>
        </w:r>
        <w:r w:rsidR="0073378A">
          <w:rPr>
            <w:noProof/>
            <w:webHidden/>
          </w:rPr>
          <w:fldChar w:fldCharType="begin"/>
        </w:r>
        <w:r w:rsidR="0073378A">
          <w:rPr>
            <w:noProof/>
            <w:webHidden/>
          </w:rPr>
          <w:instrText xml:space="preserve"> PAGEREF _Toc181003543 \h </w:instrText>
        </w:r>
        <w:r w:rsidR="0073378A">
          <w:rPr>
            <w:noProof/>
            <w:webHidden/>
          </w:rPr>
        </w:r>
        <w:r w:rsidR="0073378A">
          <w:rPr>
            <w:noProof/>
            <w:webHidden/>
          </w:rPr>
          <w:fldChar w:fldCharType="separate"/>
        </w:r>
        <w:r w:rsidR="0073378A">
          <w:rPr>
            <w:noProof/>
            <w:webHidden/>
          </w:rPr>
          <w:t>iii</w:t>
        </w:r>
        <w:r w:rsidR="0073378A">
          <w:rPr>
            <w:noProof/>
            <w:webHidden/>
          </w:rPr>
          <w:fldChar w:fldCharType="end"/>
        </w:r>
      </w:hyperlink>
    </w:p>
    <w:p w14:paraId="0C959966" w14:textId="322B843A" w:rsidR="0073378A" w:rsidRDefault="00000000">
      <w:pPr>
        <w:pStyle w:val="TOC1"/>
        <w:rPr>
          <w:rFonts w:asciiTheme="minorHAnsi" w:eastAsiaTheme="minorEastAsia" w:hAnsiTheme="minorHAnsi" w:cstheme="minorBidi"/>
          <w:b w:val="0"/>
          <w:noProof/>
          <w:sz w:val="22"/>
          <w:szCs w:val="22"/>
          <w:lang w:val="vi-VN" w:eastAsia="vi-VN"/>
        </w:rPr>
      </w:pPr>
      <w:hyperlink w:anchor="_Toc181003544" w:history="1">
        <w:r w:rsidR="0073378A" w:rsidRPr="00726CE1">
          <w:rPr>
            <w:rStyle w:val="Hyperlink"/>
            <w:noProof/>
          </w:rPr>
          <w:t>DANH MỤC CÁC KÝ HIỆU, CÁC CHỮ VIẾT TẮT VÀ TỪ KHÓA</w:t>
        </w:r>
        <w:r w:rsidR="0073378A">
          <w:rPr>
            <w:noProof/>
            <w:webHidden/>
          </w:rPr>
          <w:tab/>
        </w:r>
        <w:r w:rsidR="0073378A">
          <w:rPr>
            <w:noProof/>
            <w:webHidden/>
          </w:rPr>
          <w:fldChar w:fldCharType="begin"/>
        </w:r>
        <w:r w:rsidR="0073378A">
          <w:rPr>
            <w:noProof/>
            <w:webHidden/>
          </w:rPr>
          <w:instrText xml:space="preserve"> PAGEREF _Toc181003544 \h </w:instrText>
        </w:r>
        <w:r w:rsidR="0073378A">
          <w:rPr>
            <w:noProof/>
            <w:webHidden/>
          </w:rPr>
        </w:r>
        <w:r w:rsidR="0073378A">
          <w:rPr>
            <w:noProof/>
            <w:webHidden/>
          </w:rPr>
          <w:fldChar w:fldCharType="separate"/>
        </w:r>
        <w:r w:rsidR="0073378A">
          <w:rPr>
            <w:noProof/>
            <w:webHidden/>
          </w:rPr>
          <w:t>vi</w:t>
        </w:r>
        <w:r w:rsidR="0073378A">
          <w:rPr>
            <w:noProof/>
            <w:webHidden/>
          </w:rPr>
          <w:fldChar w:fldCharType="end"/>
        </w:r>
      </w:hyperlink>
    </w:p>
    <w:p w14:paraId="622A84F1" w14:textId="2A779DF4" w:rsidR="0073378A" w:rsidRDefault="00000000">
      <w:pPr>
        <w:pStyle w:val="TOC1"/>
        <w:rPr>
          <w:rFonts w:asciiTheme="minorHAnsi" w:eastAsiaTheme="minorEastAsia" w:hAnsiTheme="minorHAnsi" w:cstheme="minorBidi"/>
          <w:b w:val="0"/>
          <w:noProof/>
          <w:sz w:val="22"/>
          <w:szCs w:val="22"/>
          <w:lang w:val="vi-VN" w:eastAsia="vi-VN"/>
        </w:rPr>
      </w:pPr>
      <w:hyperlink w:anchor="_Toc181003545" w:history="1">
        <w:r w:rsidR="0073378A" w:rsidRPr="00726CE1">
          <w:rPr>
            <w:rStyle w:val="Hyperlink"/>
            <w:noProof/>
            <w:lang w:val="vi-VN"/>
          </w:rPr>
          <w:t>DANH MỤC HÌNH VẼ</w:t>
        </w:r>
        <w:r w:rsidR="0073378A">
          <w:rPr>
            <w:noProof/>
            <w:webHidden/>
          </w:rPr>
          <w:tab/>
        </w:r>
        <w:r w:rsidR="0073378A">
          <w:rPr>
            <w:noProof/>
            <w:webHidden/>
          </w:rPr>
          <w:fldChar w:fldCharType="begin"/>
        </w:r>
        <w:r w:rsidR="0073378A">
          <w:rPr>
            <w:noProof/>
            <w:webHidden/>
          </w:rPr>
          <w:instrText xml:space="preserve"> PAGEREF _Toc181003545 \h </w:instrText>
        </w:r>
        <w:r w:rsidR="0073378A">
          <w:rPr>
            <w:noProof/>
            <w:webHidden/>
          </w:rPr>
        </w:r>
        <w:r w:rsidR="0073378A">
          <w:rPr>
            <w:noProof/>
            <w:webHidden/>
          </w:rPr>
          <w:fldChar w:fldCharType="separate"/>
        </w:r>
        <w:r w:rsidR="0073378A">
          <w:rPr>
            <w:noProof/>
            <w:webHidden/>
          </w:rPr>
          <w:t>vii</w:t>
        </w:r>
        <w:r w:rsidR="0073378A">
          <w:rPr>
            <w:noProof/>
            <w:webHidden/>
          </w:rPr>
          <w:fldChar w:fldCharType="end"/>
        </w:r>
      </w:hyperlink>
    </w:p>
    <w:p w14:paraId="143B042F" w14:textId="77F62B8A"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46" w:history="1">
        <w:r w:rsidR="0073378A" w:rsidRPr="00726CE1">
          <w:rPr>
            <w:rStyle w:val="Hyperlink"/>
            <w:noProof/>
          </w:rPr>
          <w:t>CHƯƠNG 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TỔNG QUAN</w:t>
        </w:r>
        <w:r w:rsidR="0073378A">
          <w:rPr>
            <w:noProof/>
            <w:webHidden/>
          </w:rPr>
          <w:tab/>
        </w:r>
        <w:r w:rsidR="0073378A">
          <w:rPr>
            <w:noProof/>
            <w:webHidden/>
          </w:rPr>
          <w:fldChar w:fldCharType="begin"/>
        </w:r>
        <w:r w:rsidR="0073378A">
          <w:rPr>
            <w:noProof/>
            <w:webHidden/>
          </w:rPr>
          <w:instrText xml:space="preserve"> PAGEREF _Toc181003546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371C462F" w14:textId="0103B597"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7" w:history="1">
        <w:r w:rsidR="0073378A" w:rsidRPr="00726CE1">
          <w:rPr>
            <w:rStyle w:val="Hyperlink"/>
            <w:noProof/>
          </w:rPr>
          <w:t>1.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Giới thiệu đề tài</w:t>
        </w:r>
        <w:r w:rsidR="0073378A">
          <w:rPr>
            <w:noProof/>
            <w:webHidden/>
          </w:rPr>
          <w:tab/>
        </w:r>
        <w:r w:rsidR="0073378A">
          <w:rPr>
            <w:noProof/>
            <w:webHidden/>
          </w:rPr>
          <w:fldChar w:fldCharType="begin"/>
        </w:r>
        <w:r w:rsidR="0073378A">
          <w:rPr>
            <w:noProof/>
            <w:webHidden/>
          </w:rPr>
          <w:instrText xml:space="preserve"> PAGEREF _Toc181003547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52BD3B03" w14:textId="4B673BBA"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8" w:history="1">
        <w:r w:rsidR="0073378A" w:rsidRPr="00726CE1">
          <w:rPr>
            <w:rStyle w:val="Hyperlink"/>
            <w:noProof/>
          </w:rPr>
          <w:t>1.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Nhiệm vụ của đồ án</w:t>
        </w:r>
        <w:r w:rsidR="0073378A">
          <w:rPr>
            <w:noProof/>
            <w:webHidden/>
          </w:rPr>
          <w:tab/>
        </w:r>
        <w:r w:rsidR="0073378A">
          <w:rPr>
            <w:noProof/>
            <w:webHidden/>
          </w:rPr>
          <w:fldChar w:fldCharType="begin"/>
        </w:r>
        <w:r w:rsidR="0073378A">
          <w:rPr>
            <w:noProof/>
            <w:webHidden/>
          </w:rPr>
          <w:instrText xml:space="preserve"> PAGEREF _Toc181003548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408DB5EF" w14:textId="61D247A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49" w:history="1">
        <w:r w:rsidR="0073378A" w:rsidRPr="00726CE1">
          <w:rPr>
            <w:rStyle w:val="Hyperlink"/>
            <w:i/>
            <w:noProof/>
            <w:lang w:val="vi-VN"/>
          </w:rPr>
          <w:t>1.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ính cấp thiết của đề tài</w:t>
        </w:r>
        <w:r w:rsidR="0073378A">
          <w:rPr>
            <w:noProof/>
            <w:webHidden/>
          </w:rPr>
          <w:tab/>
        </w:r>
        <w:r w:rsidR="0073378A">
          <w:rPr>
            <w:noProof/>
            <w:webHidden/>
          </w:rPr>
          <w:fldChar w:fldCharType="begin"/>
        </w:r>
        <w:r w:rsidR="0073378A">
          <w:rPr>
            <w:noProof/>
            <w:webHidden/>
          </w:rPr>
          <w:instrText xml:space="preserve"> PAGEREF _Toc181003549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1789757B" w14:textId="3E5AB930"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0"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Ý nghĩa khoa học và thực tiễn của đề tài</w:t>
        </w:r>
        <w:r w:rsidR="0073378A">
          <w:rPr>
            <w:noProof/>
            <w:webHidden/>
          </w:rPr>
          <w:tab/>
        </w:r>
        <w:r w:rsidR="0073378A">
          <w:rPr>
            <w:noProof/>
            <w:webHidden/>
          </w:rPr>
          <w:fldChar w:fldCharType="begin"/>
        </w:r>
        <w:r w:rsidR="0073378A">
          <w:rPr>
            <w:noProof/>
            <w:webHidden/>
          </w:rPr>
          <w:instrText xml:space="preserve"> PAGEREF _Toc181003550 \h </w:instrText>
        </w:r>
        <w:r w:rsidR="0073378A">
          <w:rPr>
            <w:noProof/>
            <w:webHidden/>
          </w:rPr>
        </w:r>
        <w:r w:rsidR="0073378A">
          <w:rPr>
            <w:noProof/>
            <w:webHidden/>
          </w:rPr>
          <w:fldChar w:fldCharType="separate"/>
        </w:r>
        <w:r w:rsidR="0073378A">
          <w:rPr>
            <w:noProof/>
            <w:webHidden/>
          </w:rPr>
          <w:t>2</w:t>
        </w:r>
        <w:r w:rsidR="0073378A">
          <w:rPr>
            <w:noProof/>
            <w:webHidden/>
          </w:rPr>
          <w:fldChar w:fldCharType="end"/>
        </w:r>
      </w:hyperlink>
    </w:p>
    <w:p w14:paraId="0F6CB97E" w14:textId="5E1F298C"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1" w:history="1">
        <w:r w:rsidR="0073378A" w:rsidRPr="00726CE1">
          <w:rPr>
            <w:rStyle w:val="Hyperlink"/>
            <w:noProof/>
          </w:rPr>
          <w:t>1.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Mục tiêu</w:t>
        </w:r>
        <w:r w:rsidR="0073378A">
          <w:rPr>
            <w:noProof/>
            <w:webHidden/>
          </w:rPr>
          <w:tab/>
        </w:r>
        <w:r w:rsidR="0073378A">
          <w:rPr>
            <w:noProof/>
            <w:webHidden/>
          </w:rPr>
          <w:fldChar w:fldCharType="begin"/>
        </w:r>
        <w:r w:rsidR="0073378A">
          <w:rPr>
            <w:noProof/>
            <w:webHidden/>
          </w:rPr>
          <w:instrText xml:space="preserve"> PAGEREF _Toc181003551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5914C707" w14:textId="0FF25D7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2" w:history="1">
        <w:r w:rsidR="0073378A" w:rsidRPr="00726CE1">
          <w:rPr>
            <w:rStyle w:val="Hyperlink"/>
            <w:i/>
            <w:noProof/>
            <w:lang w:val="vi-VN"/>
          </w:rPr>
          <w:t>1.3.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tổng quan</w:t>
        </w:r>
        <w:r w:rsidR="0073378A">
          <w:rPr>
            <w:noProof/>
            <w:webHidden/>
          </w:rPr>
          <w:tab/>
        </w:r>
        <w:r w:rsidR="0073378A">
          <w:rPr>
            <w:noProof/>
            <w:webHidden/>
          </w:rPr>
          <w:fldChar w:fldCharType="begin"/>
        </w:r>
        <w:r w:rsidR="0073378A">
          <w:rPr>
            <w:noProof/>
            <w:webHidden/>
          </w:rPr>
          <w:instrText xml:space="preserve"> PAGEREF _Toc181003552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0D24307C" w14:textId="3FA3C6E2"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3" w:history="1">
        <w:r w:rsidR="0073378A" w:rsidRPr="00726CE1">
          <w:rPr>
            <w:rStyle w:val="Hyperlink"/>
            <w:i/>
            <w:noProof/>
            <w:lang w:val="vi-VN"/>
          </w:rPr>
          <w:t>1.3.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cụ thể</w:t>
        </w:r>
        <w:r w:rsidR="0073378A">
          <w:rPr>
            <w:noProof/>
            <w:webHidden/>
          </w:rPr>
          <w:tab/>
        </w:r>
        <w:r w:rsidR="0073378A">
          <w:rPr>
            <w:noProof/>
            <w:webHidden/>
          </w:rPr>
          <w:fldChar w:fldCharType="begin"/>
        </w:r>
        <w:r w:rsidR="0073378A">
          <w:rPr>
            <w:noProof/>
            <w:webHidden/>
          </w:rPr>
          <w:instrText xml:space="preserve"> PAGEREF _Toc181003553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4064CFD3" w14:textId="7A70D365"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4" w:history="1">
        <w:r w:rsidR="0073378A" w:rsidRPr="00726CE1">
          <w:rPr>
            <w:rStyle w:val="Hyperlink"/>
            <w:noProof/>
          </w:rPr>
          <w:t>1.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Đối tượng và phạm vi</w:t>
        </w:r>
        <w:r w:rsidR="0073378A">
          <w:rPr>
            <w:noProof/>
            <w:webHidden/>
          </w:rPr>
          <w:tab/>
        </w:r>
        <w:r w:rsidR="0073378A">
          <w:rPr>
            <w:noProof/>
            <w:webHidden/>
          </w:rPr>
          <w:fldChar w:fldCharType="begin"/>
        </w:r>
        <w:r w:rsidR="0073378A">
          <w:rPr>
            <w:noProof/>
            <w:webHidden/>
          </w:rPr>
          <w:instrText xml:space="preserve"> PAGEREF _Toc181003554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7685B621" w14:textId="0A1FA223"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5" w:history="1">
        <w:r w:rsidR="0073378A" w:rsidRPr="00726CE1">
          <w:rPr>
            <w:rStyle w:val="Hyperlink"/>
            <w:i/>
            <w:noProof/>
            <w:lang w:val="vi-VN"/>
          </w:rPr>
          <w:t>1.4.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Đối tượng</w:t>
        </w:r>
        <w:r w:rsidR="0073378A">
          <w:rPr>
            <w:noProof/>
            <w:webHidden/>
          </w:rPr>
          <w:tab/>
        </w:r>
        <w:r w:rsidR="0073378A">
          <w:rPr>
            <w:noProof/>
            <w:webHidden/>
          </w:rPr>
          <w:fldChar w:fldCharType="begin"/>
        </w:r>
        <w:r w:rsidR="0073378A">
          <w:rPr>
            <w:noProof/>
            <w:webHidden/>
          </w:rPr>
          <w:instrText xml:space="preserve"> PAGEREF _Toc181003555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02A90016" w14:textId="5792E5D4"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6" w:history="1">
        <w:r w:rsidR="0073378A" w:rsidRPr="00726CE1">
          <w:rPr>
            <w:rStyle w:val="Hyperlink"/>
            <w:i/>
            <w:noProof/>
            <w:lang w:val="vi-VN"/>
          </w:rPr>
          <w:t>1.4.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ạm vi</w:t>
        </w:r>
        <w:r w:rsidR="0073378A">
          <w:rPr>
            <w:noProof/>
            <w:webHidden/>
          </w:rPr>
          <w:tab/>
        </w:r>
        <w:r w:rsidR="0073378A">
          <w:rPr>
            <w:noProof/>
            <w:webHidden/>
          </w:rPr>
          <w:fldChar w:fldCharType="begin"/>
        </w:r>
        <w:r w:rsidR="0073378A">
          <w:rPr>
            <w:noProof/>
            <w:webHidden/>
          </w:rPr>
          <w:instrText xml:space="preserve"> PAGEREF _Toc181003556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874F548" w14:textId="6DEE8330"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7" w:history="1">
        <w:r w:rsidR="0073378A" w:rsidRPr="00726CE1">
          <w:rPr>
            <w:rStyle w:val="Hyperlink"/>
            <w:noProof/>
          </w:rPr>
          <w:t>1.5.</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Phương pháp nghiên cứu</w:t>
        </w:r>
        <w:r w:rsidR="0073378A">
          <w:rPr>
            <w:noProof/>
            <w:webHidden/>
          </w:rPr>
          <w:tab/>
        </w:r>
        <w:r w:rsidR="0073378A">
          <w:rPr>
            <w:noProof/>
            <w:webHidden/>
          </w:rPr>
          <w:fldChar w:fldCharType="begin"/>
        </w:r>
        <w:r w:rsidR="0073378A">
          <w:rPr>
            <w:noProof/>
            <w:webHidden/>
          </w:rPr>
          <w:instrText xml:space="preserve"> PAGEREF _Toc181003557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9F281DC" w14:textId="7FFABEA3"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8" w:history="1">
        <w:r w:rsidR="0073378A" w:rsidRPr="00726CE1">
          <w:rPr>
            <w:rStyle w:val="Hyperlink"/>
            <w:i/>
            <w:noProof/>
            <w:lang w:val="vi-VN"/>
          </w:rPr>
          <w:t>1.5.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sơ bộ</w:t>
        </w:r>
        <w:r w:rsidR="0073378A">
          <w:rPr>
            <w:noProof/>
            <w:webHidden/>
          </w:rPr>
          <w:tab/>
        </w:r>
        <w:r w:rsidR="0073378A">
          <w:rPr>
            <w:noProof/>
            <w:webHidden/>
          </w:rPr>
          <w:fldChar w:fldCharType="begin"/>
        </w:r>
        <w:r w:rsidR="0073378A">
          <w:rPr>
            <w:noProof/>
            <w:webHidden/>
          </w:rPr>
          <w:instrText xml:space="preserve"> PAGEREF _Toc181003558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576C8FF7" w14:textId="00F7F4FC"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9" w:history="1">
        <w:r w:rsidR="0073378A" w:rsidRPr="00726CE1">
          <w:rPr>
            <w:rStyle w:val="Hyperlink"/>
            <w:i/>
            <w:noProof/>
            <w:lang w:val="vi-VN"/>
          </w:rPr>
          <w:t>1.5.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ài liệu</w:t>
        </w:r>
        <w:r w:rsidR="0073378A">
          <w:rPr>
            <w:noProof/>
            <w:webHidden/>
          </w:rPr>
          <w:tab/>
        </w:r>
        <w:r w:rsidR="0073378A">
          <w:rPr>
            <w:noProof/>
            <w:webHidden/>
          </w:rPr>
          <w:fldChar w:fldCharType="begin"/>
        </w:r>
        <w:r w:rsidR="0073378A">
          <w:rPr>
            <w:noProof/>
            <w:webHidden/>
          </w:rPr>
          <w:instrText xml:space="preserve"> PAGEREF _Toc181003559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7ADBD5A9" w14:textId="3FFC229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0" w:history="1">
        <w:r w:rsidR="0073378A" w:rsidRPr="00726CE1">
          <w:rPr>
            <w:rStyle w:val="Hyperlink"/>
            <w:i/>
            <w:noProof/>
            <w:lang w:val="vi-VN"/>
          </w:rPr>
          <w:t>1.5.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hống kê</w:t>
        </w:r>
        <w:r w:rsidR="0073378A">
          <w:rPr>
            <w:noProof/>
            <w:webHidden/>
          </w:rPr>
          <w:tab/>
        </w:r>
        <w:r w:rsidR="0073378A">
          <w:rPr>
            <w:noProof/>
            <w:webHidden/>
          </w:rPr>
          <w:fldChar w:fldCharType="begin"/>
        </w:r>
        <w:r w:rsidR="0073378A">
          <w:rPr>
            <w:noProof/>
            <w:webHidden/>
          </w:rPr>
          <w:instrText xml:space="preserve"> PAGEREF _Toc181003560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EA0B9EA" w14:textId="76E2B18F"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1" w:history="1">
        <w:r w:rsidR="0073378A" w:rsidRPr="00726CE1">
          <w:rPr>
            <w:rStyle w:val="Hyperlink"/>
            <w:i/>
            <w:noProof/>
            <w:lang w:val="vi-VN"/>
          </w:rPr>
          <w:t>1.5.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thực nghiệm</w:t>
        </w:r>
        <w:r w:rsidR="0073378A">
          <w:rPr>
            <w:noProof/>
            <w:webHidden/>
          </w:rPr>
          <w:tab/>
        </w:r>
        <w:r w:rsidR="0073378A">
          <w:rPr>
            <w:noProof/>
            <w:webHidden/>
          </w:rPr>
          <w:fldChar w:fldCharType="begin"/>
        </w:r>
        <w:r w:rsidR="0073378A">
          <w:rPr>
            <w:noProof/>
            <w:webHidden/>
          </w:rPr>
          <w:instrText xml:space="preserve"> PAGEREF _Toc181003561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7093A38" w14:textId="1FB3A8C8"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2" w:history="1">
        <w:r w:rsidR="0073378A" w:rsidRPr="00726CE1">
          <w:rPr>
            <w:rStyle w:val="Hyperlink"/>
            <w:i/>
            <w:noProof/>
            <w:lang w:val="vi-VN"/>
          </w:rPr>
          <w:t>1.5.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đánh giá</w:t>
        </w:r>
        <w:r w:rsidR="0073378A">
          <w:rPr>
            <w:noProof/>
            <w:webHidden/>
          </w:rPr>
          <w:tab/>
        </w:r>
        <w:r w:rsidR="0073378A">
          <w:rPr>
            <w:noProof/>
            <w:webHidden/>
          </w:rPr>
          <w:fldChar w:fldCharType="begin"/>
        </w:r>
        <w:r w:rsidR="0073378A">
          <w:rPr>
            <w:noProof/>
            <w:webHidden/>
          </w:rPr>
          <w:instrText xml:space="preserve"> PAGEREF _Toc181003562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180B6BFC" w14:textId="32F22E19"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63" w:history="1">
        <w:r w:rsidR="0073378A" w:rsidRPr="00726CE1">
          <w:rPr>
            <w:rStyle w:val="Hyperlink"/>
            <w:noProof/>
            <w:lang w:val="vi-VN"/>
          </w:rPr>
          <w:t>CHƯƠNG 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CƠ SỞ LÝ THUYẾT</w:t>
        </w:r>
        <w:r w:rsidR="0073378A">
          <w:rPr>
            <w:noProof/>
            <w:webHidden/>
          </w:rPr>
          <w:tab/>
        </w:r>
        <w:r w:rsidR="0073378A">
          <w:rPr>
            <w:noProof/>
            <w:webHidden/>
          </w:rPr>
          <w:fldChar w:fldCharType="begin"/>
        </w:r>
        <w:r w:rsidR="0073378A">
          <w:rPr>
            <w:noProof/>
            <w:webHidden/>
          </w:rPr>
          <w:instrText xml:space="preserve"> PAGEREF _Toc181003563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093A5CC5" w14:textId="1D685A36"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64" w:history="1">
        <w:r w:rsidR="0073378A" w:rsidRPr="00726CE1">
          <w:rPr>
            <w:rStyle w:val="Hyperlink"/>
            <w:noProof/>
            <w:lang w:val="vi-VN"/>
          </w:rPr>
          <w:t>2.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Selenium</w:t>
        </w:r>
        <w:r w:rsidR="0073378A">
          <w:rPr>
            <w:noProof/>
            <w:webHidden/>
          </w:rPr>
          <w:tab/>
        </w:r>
        <w:r w:rsidR="0073378A">
          <w:rPr>
            <w:noProof/>
            <w:webHidden/>
          </w:rPr>
          <w:fldChar w:fldCharType="begin"/>
        </w:r>
        <w:r w:rsidR="0073378A">
          <w:rPr>
            <w:noProof/>
            <w:webHidden/>
          </w:rPr>
          <w:instrText xml:space="preserve"> PAGEREF _Toc181003564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1F05AA37" w14:textId="2E189EE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5" w:history="1">
        <w:r w:rsidR="0073378A" w:rsidRPr="00726CE1">
          <w:rPr>
            <w:rStyle w:val="Hyperlink"/>
            <w:i/>
            <w:noProof/>
            <w:lang w:val="vi-VN"/>
          </w:rPr>
          <w:t>2.1.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Giới thiệu và trích xuất dữ liệu từ Selenium.</w:t>
        </w:r>
        <w:r w:rsidR="0073378A">
          <w:rPr>
            <w:noProof/>
            <w:webHidden/>
          </w:rPr>
          <w:tab/>
        </w:r>
        <w:r w:rsidR="0073378A">
          <w:rPr>
            <w:noProof/>
            <w:webHidden/>
          </w:rPr>
          <w:fldChar w:fldCharType="begin"/>
        </w:r>
        <w:r w:rsidR="0073378A">
          <w:rPr>
            <w:noProof/>
            <w:webHidden/>
          </w:rPr>
          <w:instrText xml:space="preserve"> PAGEREF _Toc181003565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375FBFBF" w14:textId="10F736B7"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6" w:history="1">
        <w:r w:rsidR="0073378A" w:rsidRPr="00726CE1">
          <w:rPr>
            <w:rStyle w:val="Hyperlink"/>
            <w:i/>
            <w:noProof/>
            <w:lang w:val="vi-VN"/>
          </w:rPr>
          <w:t>2.1.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66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6F4BCBF7" w14:textId="690C1C4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7" w:history="1">
        <w:r w:rsidR="0073378A" w:rsidRPr="00726CE1">
          <w:rPr>
            <w:rStyle w:val="Hyperlink"/>
            <w:i/>
            <w:noProof/>
            <w:lang w:val="vi-VN"/>
          </w:rPr>
          <w:t>2.1.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hành phần chính của selenium</w:t>
        </w:r>
        <w:r w:rsidR="0073378A">
          <w:rPr>
            <w:noProof/>
            <w:webHidden/>
          </w:rPr>
          <w:tab/>
        </w:r>
        <w:r w:rsidR="0073378A">
          <w:rPr>
            <w:noProof/>
            <w:webHidden/>
          </w:rPr>
          <w:fldChar w:fldCharType="begin"/>
        </w:r>
        <w:r w:rsidR="0073378A">
          <w:rPr>
            <w:noProof/>
            <w:webHidden/>
          </w:rPr>
          <w:instrText xml:space="preserve"> PAGEREF _Toc181003567 \h </w:instrText>
        </w:r>
        <w:r w:rsidR="0073378A">
          <w:rPr>
            <w:noProof/>
            <w:webHidden/>
          </w:rPr>
        </w:r>
        <w:r w:rsidR="0073378A">
          <w:rPr>
            <w:noProof/>
            <w:webHidden/>
          </w:rPr>
          <w:fldChar w:fldCharType="separate"/>
        </w:r>
        <w:r w:rsidR="0073378A">
          <w:rPr>
            <w:noProof/>
            <w:webHidden/>
          </w:rPr>
          <w:t>9</w:t>
        </w:r>
        <w:r w:rsidR="0073378A">
          <w:rPr>
            <w:noProof/>
            <w:webHidden/>
          </w:rPr>
          <w:fldChar w:fldCharType="end"/>
        </w:r>
      </w:hyperlink>
    </w:p>
    <w:p w14:paraId="49DCAACE" w14:textId="4A33F21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8" w:history="1">
        <w:r w:rsidR="0073378A" w:rsidRPr="00726CE1">
          <w:rPr>
            <w:rStyle w:val="Hyperlink"/>
            <w:i/>
            <w:noProof/>
            <w:lang w:val="vi-VN"/>
          </w:rPr>
          <w:t>2.1.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h thức Selenium WebDriver hoạt động.Nguồn </w:t>
        </w:r>
        <w:r w:rsidR="0073378A" w:rsidRPr="00726CE1">
          <w:rPr>
            <w:rStyle w:val="Hyperlink"/>
            <w:noProof/>
          </w:rPr>
          <w:t>[4]</w:t>
        </w:r>
        <w:r w:rsidR="0073378A">
          <w:rPr>
            <w:noProof/>
            <w:webHidden/>
          </w:rPr>
          <w:tab/>
        </w:r>
        <w:r w:rsidR="0073378A">
          <w:rPr>
            <w:noProof/>
            <w:webHidden/>
          </w:rPr>
          <w:fldChar w:fldCharType="begin"/>
        </w:r>
        <w:r w:rsidR="0073378A">
          <w:rPr>
            <w:noProof/>
            <w:webHidden/>
          </w:rPr>
          <w:instrText xml:space="preserve"> PAGEREF _Toc181003568 \h </w:instrText>
        </w:r>
        <w:r w:rsidR="0073378A">
          <w:rPr>
            <w:noProof/>
            <w:webHidden/>
          </w:rPr>
        </w:r>
        <w:r w:rsidR="0073378A">
          <w:rPr>
            <w:noProof/>
            <w:webHidden/>
          </w:rPr>
          <w:fldChar w:fldCharType="separate"/>
        </w:r>
        <w:r w:rsidR="0073378A">
          <w:rPr>
            <w:noProof/>
            <w:webHidden/>
          </w:rPr>
          <w:t>11</w:t>
        </w:r>
        <w:r w:rsidR="0073378A">
          <w:rPr>
            <w:noProof/>
            <w:webHidden/>
          </w:rPr>
          <w:fldChar w:fldCharType="end"/>
        </w:r>
      </w:hyperlink>
    </w:p>
    <w:p w14:paraId="31918637" w14:textId="0380CE1B"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9" w:history="1">
        <w:r w:rsidR="0073378A" w:rsidRPr="00726CE1">
          <w:rPr>
            <w:rStyle w:val="Hyperlink"/>
            <w:i/>
            <w:noProof/>
            <w:lang w:val="vi-VN"/>
          </w:rPr>
          <w:t>2.1.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Ứng dụng của Selenium</w:t>
        </w:r>
        <w:r w:rsidR="0073378A">
          <w:rPr>
            <w:noProof/>
            <w:webHidden/>
          </w:rPr>
          <w:tab/>
        </w:r>
        <w:r w:rsidR="0073378A">
          <w:rPr>
            <w:noProof/>
            <w:webHidden/>
          </w:rPr>
          <w:fldChar w:fldCharType="begin"/>
        </w:r>
        <w:r w:rsidR="0073378A">
          <w:rPr>
            <w:noProof/>
            <w:webHidden/>
          </w:rPr>
          <w:instrText xml:space="preserve"> PAGEREF _Toc181003569 \h </w:instrText>
        </w:r>
        <w:r w:rsidR="0073378A">
          <w:rPr>
            <w:noProof/>
            <w:webHidden/>
          </w:rPr>
        </w:r>
        <w:r w:rsidR="0073378A">
          <w:rPr>
            <w:noProof/>
            <w:webHidden/>
          </w:rPr>
          <w:fldChar w:fldCharType="separate"/>
        </w:r>
        <w:r w:rsidR="0073378A">
          <w:rPr>
            <w:noProof/>
            <w:webHidden/>
          </w:rPr>
          <w:t>12</w:t>
        </w:r>
        <w:r w:rsidR="0073378A">
          <w:rPr>
            <w:noProof/>
            <w:webHidden/>
          </w:rPr>
          <w:fldChar w:fldCharType="end"/>
        </w:r>
      </w:hyperlink>
    </w:p>
    <w:p w14:paraId="36D6BC9B" w14:textId="1E892E4C"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70" w:history="1">
        <w:r w:rsidR="0073378A" w:rsidRPr="00726CE1">
          <w:rPr>
            <w:rStyle w:val="Hyperlink"/>
            <w:noProof/>
          </w:rPr>
          <w:t>2.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ongoDB</w:t>
        </w:r>
        <w:r w:rsidR="0073378A">
          <w:rPr>
            <w:noProof/>
            <w:webHidden/>
          </w:rPr>
          <w:tab/>
        </w:r>
        <w:r w:rsidR="0073378A">
          <w:rPr>
            <w:noProof/>
            <w:webHidden/>
          </w:rPr>
          <w:fldChar w:fldCharType="begin"/>
        </w:r>
        <w:r w:rsidR="0073378A">
          <w:rPr>
            <w:noProof/>
            <w:webHidden/>
          </w:rPr>
          <w:instrText xml:space="preserve"> PAGEREF _Toc181003570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670E4ADE" w14:textId="6B9A8037"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1"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ổng quan về MongoDB</w:t>
        </w:r>
        <w:r w:rsidR="0073378A">
          <w:rPr>
            <w:noProof/>
            <w:webHidden/>
          </w:rPr>
          <w:tab/>
        </w:r>
        <w:r w:rsidR="0073378A">
          <w:rPr>
            <w:noProof/>
            <w:webHidden/>
          </w:rPr>
          <w:fldChar w:fldCharType="begin"/>
        </w:r>
        <w:r w:rsidR="0073378A">
          <w:rPr>
            <w:noProof/>
            <w:webHidden/>
          </w:rPr>
          <w:instrText xml:space="preserve"> PAGEREF _Toc181003571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2A5B0835" w14:textId="1C9EDAED"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2" w:history="1">
        <w:r w:rsidR="0073378A" w:rsidRPr="00726CE1">
          <w:rPr>
            <w:rStyle w:val="Hyperlink"/>
            <w:i/>
            <w:noProof/>
            <w:lang w:val="vi-VN"/>
          </w:rPr>
          <w:t>2.2.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hành phần của MogoDB</w:t>
        </w:r>
        <w:r w:rsidR="0073378A">
          <w:rPr>
            <w:noProof/>
            <w:webHidden/>
          </w:rPr>
          <w:tab/>
        </w:r>
        <w:r w:rsidR="0073378A">
          <w:rPr>
            <w:noProof/>
            <w:webHidden/>
          </w:rPr>
          <w:fldChar w:fldCharType="begin"/>
        </w:r>
        <w:r w:rsidR="0073378A">
          <w:rPr>
            <w:noProof/>
            <w:webHidden/>
          </w:rPr>
          <w:instrText xml:space="preserve"> PAGEREF _Toc181003572 \h </w:instrText>
        </w:r>
        <w:r w:rsidR="0073378A">
          <w:rPr>
            <w:noProof/>
            <w:webHidden/>
          </w:rPr>
        </w:r>
        <w:r w:rsidR="0073378A">
          <w:rPr>
            <w:noProof/>
            <w:webHidden/>
          </w:rPr>
          <w:fldChar w:fldCharType="separate"/>
        </w:r>
        <w:r w:rsidR="0073378A">
          <w:rPr>
            <w:noProof/>
            <w:webHidden/>
          </w:rPr>
          <w:t>14</w:t>
        </w:r>
        <w:r w:rsidR="0073378A">
          <w:rPr>
            <w:noProof/>
            <w:webHidden/>
          </w:rPr>
          <w:fldChar w:fldCharType="end"/>
        </w:r>
      </w:hyperlink>
    </w:p>
    <w:p w14:paraId="01569FC4" w14:textId="14A67818"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3" w:history="1">
        <w:r w:rsidR="0073378A" w:rsidRPr="00726CE1">
          <w:rPr>
            <w:rStyle w:val="Hyperlink"/>
            <w:i/>
            <w:noProof/>
            <w:lang w:val="vi-VN"/>
          </w:rPr>
          <w:t>2.2.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cấu trúc của mô hình dữ liệu</w:t>
        </w:r>
        <w:r w:rsidR="0073378A">
          <w:rPr>
            <w:noProof/>
            <w:webHidden/>
          </w:rPr>
          <w:tab/>
        </w:r>
        <w:r w:rsidR="0073378A">
          <w:rPr>
            <w:noProof/>
            <w:webHidden/>
          </w:rPr>
          <w:fldChar w:fldCharType="begin"/>
        </w:r>
        <w:r w:rsidR="0073378A">
          <w:rPr>
            <w:noProof/>
            <w:webHidden/>
          </w:rPr>
          <w:instrText xml:space="preserve"> PAGEREF _Toc181003573 \h </w:instrText>
        </w:r>
        <w:r w:rsidR="0073378A">
          <w:rPr>
            <w:noProof/>
            <w:webHidden/>
          </w:rPr>
        </w:r>
        <w:r w:rsidR="0073378A">
          <w:rPr>
            <w:noProof/>
            <w:webHidden/>
          </w:rPr>
          <w:fldChar w:fldCharType="separate"/>
        </w:r>
        <w:r w:rsidR="0073378A">
          <w:rPr>
            <w:noProof/>
            <w:webHidden/>
          </w:rPr>
          <w:t>15</w:t>
        </w:r>
        <w:r w:rsidR="0073378A">
          <w:rPr>
            <w:noProof/>
            <w:webHidden/>
          </w:rPr>
          <w:fldChar w:fldCharType="end"/>
        </w:r>
      </w:hyperlink>
    </w:p>
    <w:p w14:paraId="733BD2C1" w14:textId="257B230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4" w:history="1">
        <w:r w:rsidR="0073378A" w:rsidRPr="00726CE1">
          <w:rPr>
            <w:rStyle w:val="Hyperlink"/>
            <w:i/>
            <w:noProof/>
          </w:rPr>
          <w:t>2.2.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 </w:t>
        </w:r>
        <w:r w:rsidR="0073378A" w:rsidRPr="00726CE1">
          <w:rPr>
            <w:rStyle w:val="Hyperlink"/>
            <w:i/>
            <w:noProof/>
          </w:rPr>
          <w:t>mẫu thiết kế của mô hình dữ liệu</w:t>
        </w:r>
        <w:r w:rsidR="0073378A">
          <w:rPr>
            <w:noProof/>
            <w:webHidden/>
          </w:rPr>
          <w:tab/>
        </w:r>
        <w:r w:rsidR="0073378A">
          <w:rPr>
            <w:noProof/>
            <w:webHidden/>
          </w:rPr>
          <w:fldChar w:fldCharType="begin"/>
        </w:r>
        <w:r w:rsidR="0073378A">
          <w:rPr>
            <w:noProof/>
            <w:webHidden/>
          </w:rPr>
          <w:instrText xml:space="preserve"> PAGEREF _Toc181003574 \h </w:instrText>
        </w:r>
        <w:r w:rsidR="0073378A">
          <w:rPr>
            <w:noProof/>
            <w:webHidden/>
          </w:rPr>
        </w:r>
        <w:r w:rsidR="0073378A">
          <w:rPr>
            <w:noProof/>
            <w:webHidden/>
          </w:rPr>
          <w:fldChar w:fldCharType="separate"/>
        </w:r>
        <w:r w:rsidR="0073378A">
          <w:rPr>
            <w:noProof/>
            <w:webHidden/>
          </w:rPr>
          <w:t>17</w:t>
        </w:r>
        <w:r w:rsidR="0073378A">
          <w:rPr>
            <w:noProof/>
            <w:webHidden/>
          </w:rPr>
          <w:fldChar w:fldCharType="end"/>
        </w:r>
      </w:hyperlink>
    </w:p>
    <w:p w14:paraId="59112AED" w14:textId="2654A890"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5" w:history="1">
        <w:r w:rsidR="0073378A" w:rsidRPr="00726CE1">
          <w:rPr>
            <w:rStyle w:val="Hyperlink"/>
            <w:i/>
            <w:noProof/>
            <w:lang w:val="vi-VN"/>
          </w:rPr>
          <w:t>2.2.5.</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ác phương thức CRUD trong MongoDB</w:t>
        </w:r>
        <w:r w:rsidR="0073378A">
          <w:rPr>
            <w:noProof/>
            <w:webHidden/>
          </w:rPr>
          <w:tab/>
        </w:r>
        <w:r w:rsidR="0073378A">
          <w:rPr>
            <w:noProof/>
            <w:webHidden/>
          </w:rPr>
          <w:fldChar w:fldCharType="begin"/>
        </w:r>
        <w:r w:rsidR="0073378A">
          <w:rPr>
            <w:noProof/>
            <w:webHidden/>
          </w:rPr>
          <w:instrText xml:space="preserve"> PAGEREF _Toc181003575 \h </w:instrText>
        </w:r>
        <w:r w:rsidR="0073378A">
          <w:rPr>
            <w:noProof/>
            <w:webHidden/>
          </w:rPr>
        </w:r>
        <w:r w:rsidR="0073378A">
          <w:rPr>
            <w:noProof/>
            <w:webHidden/>
          </w:rPr>
          <w:fldChar w:fldCharType="separate"/>
        </w:r>
        <w:r w:rsidR="0073378A">
          <w:rPr>
            <w:noProof/>
            <w:webHidden/>
          </w:rPr>
          <w:t>20</w:t>
        </w:r>
        <w:r w:rsidR="0073378A">
          <w:rPr>
            <w:noProof/>
            <w:webHidden/>
          </w:rPr>
          <w:fldChar w:fldCharType="end"/>
        </w:r>
      </w:hyperlink>
    </w:p>
    <w:p w14:paraId="02A8B260" w14:textId="7CAF26CF"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6" w:history="1">
        <w:r w:rsidR="0073378A" w:rsidRPr="00726CE1">
          <w:rPr>
            <w:rStyle w:val="Hyperlink"/>
            <w:i/>
            <w:noProof/>
            <w:lang w:val="vi-VN"/>
          </w:rPr>
          <w:t>2.2.6.</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ính năng nổi bật của MongoDB</w:t>
        </w:r>
        <w:r w:rsidR="0073378A">
          <w:rPr>
            <w:noProof/>
            <w:webHidden/>
          </w:rPr>
          <w:tab/>
        </w:r>
        <w:r w:rsidR="0073378A">
          <w:rPr>
            <w:noProof/>
            <w:webHidden/>
          </w:rPr>
          <w:fldChar w:fldCharType="begin"/>
        </w:r>
        <w:r w:rsidR="0073378A">
          <w:rPr>
            <w:noProof/>
            <w:webHidden/>
          </w:rPr>
          <w:instrText xml:space="preserve"> PAGEREF _Toc181003576 \h </w:instrText>
        </w:r>
        <w:r w:rsidR="0073378A">
          <w:rPr>
            <w:noProof/>
            <w:webHidden/>
          </w:rPr>
        </w:r>
        <w:r w:rsidR="0073378A">
          <w:rPr>
            <w:noProof/>
            <w:webHidden/>
          </w:rPr>
          <w:fldChar w:fldCharType="separate"/>
        </w:r>
        <w:r w:rsidR="0073378A">
          <w:rPr>
            <w:noProof/>
            <w:webHidden/>
          </w:rPr>
          <w:t>22</w:t>
        </w:r>
        <w:r w:rsidR="0073378A">
          <w:rPr>
            <w:noProof/>
            <w:webHidden/>
          </w:rPr>
          <w:fldChar w:fldCharType="end"/>
        </w:r>
      </w:hyperlink>
    </w:p>
    <w:p w14:paraId="1CCFAC0C" w14:textId="304D5E66"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7" w:history="1">
        <w:r w:rsidR="0073378A" w:rsidRPr="00726CE1">
          <w:rPr>
            <w:rStyle w:val="Hyperlink"/>
            <w:i/>
            <w:noProof/>
          </w:rPr>
          <w:t>2.2.7.</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So sánh MongoDB và các cơ sở dữ liêu khác</w:t>
        </w:r>
        <w:r w:rsidR="0073378A">
          <w:rPr>
            <w:noProof/>
            <w:webHidden/>
          </w:rPr>
          <w:tab/>
        </w:r>
        <w:r w:rsidR="0073378A">
          <w:rPr>
            <w:noProof/>
            <w:webHidden/>
          </w:rPr>
          <w:fldChar w:fldCharType="begin"/>
        </w:r>
        <w:r w:rsidR="0073378A">
          <w:rPr>
            <w:noProof/>
            <w:webHidden/>
          </w:rPr>
          <w:instrText xml:space="preserve"> PAGEREF _Toc181003577 \h </w:instrText>
        </w:r>
        <w:r w:rsidR="0073378A">
          <w:rPr>
            <w:noProof/>
            <w:webHidden/>
          </w:rPr>
        </w:r>
        <w:r w:rsidR="0073378A">
          <w:rPr>
            <w:noProof/>
            <w:webHidden/>
          </w:rPr>
          <w:fldChar w:fldCharType="separate"/>
        </w:r>
        <w:r w:rsidR="0073378A">
          <w:rPr>
            <w:noProof/>
            <w:webHidden/>
          </w:rPr>
          <w:t>23</w:t>
        </w:r>
        <w:r w:rsidR="0073378A">
          <w:rPr>
            <w:noProof/>
            <w:webHidden/>
          </w:rPr>
          <w:fldChar w:fldCharType="end"/>
        </w:r>
      </w:hyperlink>
    </w:p>
    <w:p w14:paraId="6608116A" w14:textId="2899F88C"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8" w:history="1">
        <w:r w:rsidR="0073378A" w:rsidRPr="00726CE1">
          <w:rPr>
            <w:rStyle w:val="Hyperlink"/>
            <w:i/>
            <w:noProof/>
          </w:rPr>
          <w:t>2.2.8.</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ông cụ</w:t>
        </w:r>
        <w:r w:rsidR="0073378A" w:rsidRPr="00726CE1">
          <w:rPr>
            <w:rStyle w:val="Hyperlink"/>
            <w:noProof/>
          </w:rPr>
          <w:t xml:space="preserve"> hỗ</w:t>
        </w:r>
        <w:r w:rsidR="0073378A" w:rsidRPr="00726CE1">
          <w:rPr>
            <w:rStyle w:val="Hyperlink"/>
            <w:noProof/>
            <w:lang w:val="vi-VN"/>
          </w:rPr>
          <w:t xml:space="preserve"> trợ MongoDB</w:t>
        </w:r>
        <w:r w:rsidR="0073378A">
          <w:rPr>
            <w:noProof/>
            <w:webHidden/>
          </w:rPr>
          <w:tab/>
        </w:r>
        <w:r w:rsidR="0073378A">
          <w:rPr>
            <w:noProof/>
            <w:webHidden/>
          </w:rPr>
          <w:fldChar w:fldCharType="begin"/>
        </w:r>
        <w:r w:rsidR="0073378A">
          <w:rPr>
            <w:noProof/>
            <w:webHidden/>
          </w:rPr>
          <w:instrText xml:space="preserve"> PAGEREF _Toc181003578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5E91042B" w14:textId="6C84EB52"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9" w:history="1">
        <w:r w:rsidR="0073378A" w:rsidRPr="00726CE1">
          <w:rPr>
            <w:rStyle w:val="Hyperlink"/>
            <w:i/>
            <w:noProof/>
            <w:lang w:val="vi-VN"/>
          </w:rPr>
          <w:t>2.2.9.</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79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7C59DEB4" w14:textId="5278DF4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0" w:history="1">
        <w:r w:rsidR="0073378A" w:rsidRPr="00726CE1">
          <w:rPr>
            <w:rStyle w:val="Hyperlink"/>
            <w:i/>
            <w:noProof/>
            <w:lang w:val="vi-VN"/>
          </w:rPr>
          <w:t>2.2.10.</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Hướng phát triển</w:t>
        </w:r>
        <w:r w:rsidR="0073378A">
          <w:rPr>
            <w:noProof/>
            <w:webHidden/>
          </w:rPr>
          <w:tab/>
        </w:r>
        <w:r w:rsidR="0073378A">
          <w:rPr>
            <w:noProof/>
            <w:webHidden/>
          </w:rPr>
          <w:fldChar w:fldCharType="begin"/>
        </w:r>
        <w:r w:rsidR="0073378A">
          <w:rPr>
            <w:noProof/>
            <w:webHidden/>
          </w:rPr>
          <w:instrText xml:space="preserve"> PAGEREF _Toc181003580 \h </w:instrText>
        </w:r>
        <w:r w:rsidR="0073378A">
          <w:rPr>
            <w:noProof/>
            <w:webHidden/>
          </w:rPr>
        </w:r>
        <w:r w:rsidR="0073378A">
          <w:rPr>
            <w:noProof/>
            <w:webHidden/>
          </w:rPr>
          <w:fldChar w:fldCharType="separate"/>
        </w:r>
        <w:r w:rsidR="0073378A">
          <w:rPr>
            <w:noProof/>
            <w:webHidden/>
          </w:rPr>
          <w:t>26</w:t>
        </w:r>
        <w:r w:rsidR="0073378A">
          <w:rPr>
            <w:noProof/>
            <w:webHidden/>
          </w:rPr>
          <w:fldChar w:fldCharType="end"/>
        </w:r>
      </w:hyperlink>
    </w:p>
    <w:p w14:paraId="1EC18D9D" w14:textId="7D5CF3B2"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81" w:history="1">
        <w:r w:rsidR="0073378A" w:rsidRPr="00726CE1">
          <w:rPr>
            <w:rStyle w:val="Hyperlink"/>
            <w:noProof/>
          </w:rPr>
          <w:t>CHƯƠNG 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QUẢ THỰC NGHIỆM</w:t>
        </w:r>
        <w:r w:rsidR="0073378A">
          <w:rPr>
            <w:noProof/>
            <w:webHidden/>
          </w:rPr>
          <w:tab/>
        </w:r>
        <w:r w:rsidR="0073378A">
          <w:rPr>
            <w:noProof/>
            <w:webHidden/>
          </w:rPr>
          <w:fldChar w:fldCharType="begin"/>
        </w:r>
        <w:r w:rsidR="0073378A">
          <w:rPr>
            <w:noProof/>
            <w:webHidden/>
          </w:rPr>
          <w:instrText xml:space="preserve"> PAGEREF _Toc181003581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02627B02" w14:textId="785D06E7"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2" w:history="1">
        <w:r w:rsidR="0073378A" w:rsidRPr="00726CE1">
          <w:rPr>
            <w:rStyle w:val="Hyperlink"/>
            <w:noProof/>
          </w:rPr>
          <w:t>3.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ục tiêu thực nghiệm</w:t>
        </w:r>
        <w:r w:rsidR="0073378A">
          <w:rPr>
            <w:noProof/>
            <w:webHidden/>
          </w:rPr>
          <w:tab/>
        </w:r>
        <w:r w:rsidR="0073378A">
          <w:rPr>
            <w:noProof/>
            <w:webHidden/>
          </w:rPr>
          <w:fldChar w:fldCharType="begin"/>
        </w:r>
        <w:r w:rsidR="0073378A">
          <w:rPr>
            <w:noProof/>
            <w:webHidden/>
          </w:rPr>
          <w:instrText xml:space="preserve"> PAGEREF _Toc181003582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1715AD55" w14:textId="5B35203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3" w:history="1">
        <w:r w:rsidR="0073378A" w:rsidRPr="00726CE1">
          <w:rPr>
            <w:rStyle w:val="Hyperlink"/>
            <w:i/>
            <w:noProof/>
          </w:rPr>
          <w:t>3.1.1.</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ìm hiểu và thành thạo sử dụng các công cụ mã nguồn mở</w:t>
        </w:r>
        <w:r w:rsidR="0073378A">
          <w:rPr>
            <w:noProof/>
            <w:webHidden/>
          </w:rPr>
          <w:tab/>
        </w:r>
        <w:r w:rsidR="0073378A">
          <w:rPr>
            <w:noProof/>
            <w:webHidden/>
          </w:rPr>
          <w:fldChar w:fldCharType="begin"/>
        </w:r>
        <w:r w:rsidR="0073378A">
          <w:rPr>
            <w:noProof/>
            <w:webHidden/>
          </w:rPr>
          <w:instrText xml:space="preserve"> PAGEREF _Toc181003583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35A752CD" w14:textId="034577A3"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4" w:history="1">
        <w:r w:rsidR="0073378A" w:rsidRPr="00726CE1">
          <w:rPr>
            <w:rStyle w:val="Hyperlink"/>
            <w:i/>
            <w:noProof/>
          </w:rPr>
          <w:t>3.1.2.</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ự động hóa quá trình thu thập dữ liệu dược phẩm</w:t>
        </w:r>
        <w:r w:rsidR="0073378A">
          <w:rPr>
            <w:noProof/>
            <w:webHidden/>
          </w:rPr>
          <w:tab/>
        </w:r>
        <w:r w:rsidR="0073378A">
          <w:rPr>
            <w:noProof/>
            <w:webHidden/>
          </w:rPr>
          <w:fldChar w:fldCharType="begin"/>
        </w:r>
        <w:r w:rsidR="0073378A">
          <w:rPr>
            <w:noProof/>
            <w:webHidden/>
          </w:rPr>
          <w:instrText xml:space="preserve"> PAGEREF _Toc181003584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6F204070" w14:textId="07B1F3B4"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5" w:history="1">
        <w:r w:rsidR="0073378A" w:rsidRPr="00726CE1">
          <w:rPr>
            <w:rStyle w:val="Hyperlink"/>
            <w:i/>
            <w:noProof/>
          </w:rPr>
          <w:t>3.1.3.</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Lưu trữ và xử lý dữ liệu hiệu quả thông qua mongoDB</w:t>
        </w:r>
        <w:r w:rsidR="0073378A">
          <w:rPr>
            <w:noProof/>
            <w:webHidden/>
          </w:rPr>
          <w:tab/>
        </w:r>
        <w:r w:rsidR="0073378A">
          <w:rPr>
            <w:noProof/>
            <w:webHidden/>
          </w:rPr>
          <w:fldChar w:fldCharType="begin"/>
        </w:r>
        <w:r w:rsidR="0073378A">
          <w:rPr>
            <w:noProof/>
            <w:webHidden/>
          </w:rPr>
          <w:instrText xml:space="preserve"> PAGEREF _Toc181003585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4354EAD8" w14:textId="099542CB"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86" w:history="1">
        <w:r w:rsidR="0073378A" w:rsidRPr="00726CE1">
          <w:rPr>
            <w:rStyle w:val="Hyperlink"/>
            <w:noProof/>
          </w:rPr>
          <w:t>CHƯƠNG 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 VÀ KIẾN NGHỊ</w:t>
        </w:r>
        <w:r w:rsidR="0073378A">
          <w:rPr>
            <w:noProof/>
            <w:webHidden/>
          </w:rPr>
          <w:tab/>
        </w:r>
        <w:r w:rsidR="0073378A">
          <w:rPr>
            <w:noProof/>
            <w:webHidden/>
          </w:rPr>
          <w:fldChar w:fldCharType="begin"/>
        </w:r>
        <w:r w:rsidR="0073378A">
          <w:rPr>
            <w:noProof/>
            <w:webHidden/>
          </w:rPr>
          <w:instrText xml:space="preserve"> PAGEREF _Toc181003586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2BC23883" w14:textId="49FD1E84"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7" w:history="1">
        <w:r w:rsidR="0073378A" w:rsidRPr="00726CE1">
          <w:rPr>
            <w:rStyle w:val="Hyperlink"/>
            <w:noProof/>
          </w:rPr>
          <w:t>4.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w:t>
        </w:r>
        <w:r w:rsidR="0073378A">
          <w:rPr>
            <w:noProof/>
            <w:webHidden/>
          </w:rPr>
          <w:tab/>
        </w:r>
        <w:r w:rsidR="0073378A">
          <w:rPr>
            <w:noProof/>
            <w:webHidden/>
          </w:rPr>
          <w:fldChar w:fldCharType="begin"/>
        </w:r>
        <w:r w:rsidR="0073378A">
          <w:rPr>
            <w:noProof/>
            <w:webHidden/>
          </w:rPr>
          <w:instrText xml:space="preserve"> PAGEREF _Toc181003587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54FEBD79" w14:textId="56B03E9F" w:rsidR="0073378A" w:rsidRDefault="00000000">
      <w:pPr>
        <w:pStyle w:val="TOC2"/>
        <w:tabs>
          <w:tab w:val="right" w:leader="dot" w:pos="8777"/>
        </w:tabs>
        <w:rPr>
          <w:rFonts w:asciiTheme="minorHAnsi" w:eastAsiaTheme="minorEastAsia" w:hAnsiTheme="minorHAnsi" w:cstheme="minorBidi"/>
          <w:b w:val="0"/>
          <w:noProof/>
          <w:sz w:val="22"/>
          <w:szCs w:val="22"/>
          <w:lang w:val="vi-VN" w:eastAsia="vi-VN"/>
        </w:rPr>
      </w:pPr>
      <w:hyperlink w:anchor="_Toc181003588" w:history="1">
        <w:r w:rsidR="0073378A" w:rsidRPr="00726CE1">
          <w:rPr>
            <w:rStyle w:val="Hyperlink"/>
            <w:i/>
            <w:noProof/>
          </w:rPr>
          <w:t>4.1.1.</w:t>
        </w:r>
        <w:r w:rsidR="0073378A">
          <w:rPr>
            <w:noProof/>
            <w:webHidden/>
          </w:rPr>
          <w:tab/>
        </w:r>
        <w:r w:rsidR="0073378A">
          <w:rPr>
            <w:noProof/>
            <w:webHidden/>
          </w:rPr>
          <w:fldChar w:fldCharType="begin"/>
        </w:r>
        <w:r w:rsidR="0073378A">
          <w:rPr>
            <w:noProof/>
            <w:webHidden/>
          </w:rPr>
          <w:instrText xml:space="preserve"> PAGEREF _Toc181003588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4BB7BA86" w14:textId="6E76F87C"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9" w:history="1">
        <w:r w:rsidR="0073378A" w:rsidRPr="00726CE1">
          <w:rPr>
            <w:rStyle w:val="Hyperlink"/>
            <w:noProof/>
          </w:rPr>
          <w:t>4.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iến nghị</w:t>
        </w:r>
        <w:r w:rsidR="0073378A">
          <w:rPr>
            <w:noProof/>
            <w:webHidden/>
          </w:rPr>
          <w:tab/>
        </w:r>
        <w:r w:rsidR="0073378A">
          <w:rPr>
            <w:noProof/>
            <w:webHidden/>
          </w:rPr>
          <w:fldChar w:fldCharType="begin"/>
        </w:r>
        <w:r w:rsidR="0073378A">
          <w:rPr>
            <w:noProof/>
            <w:webHidden/>
          </w:rPr>
          <w:instrText xml:space="preserve"> PAGEREF _Toc181003589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627B9246" w14:textId="0E5C1D01" w:rsidR="0073378A" w:rsidRDefault="00000000">
      <w:pPr>
        <w:pStyle w:val="TOC1"/>
        <w:rPr>
          <w:rFonts w:asciiTheme="minorHAnsi" w:eastAsiaTheme="minorEastAsia" w:hAnsiTheme="minorHAnsi" w:cstheme="minorBidi"/>
          <w:b w:val="0"/>
          <w:noProof/>
          <w:sz w:val="22"/>
          <w:szCs w:val="22"/>
          <w:lang w:val="vi-VN" w:eastAsia="vi-VN"/>
        </w:rPr>
      </w:pPr>
      <w:hyperlink w:anchor="_Toc181003590" w:history="1">
        <w:r w:rsidR="0073378A" w:rsidRPr="00726CE1">
          <w:rPr>
            <w:rStyle w:val="Hyperlink"/>
            <w:noProof/>
          </w:rPr>
          <w:t>TÀI LIỆU THAM KHẢO</w:t>
        </w:r>
        <w:r w:rsidR="0073378A">
          <w:rPr>
            <w:noProof/>
            <w:webHidden/>
          </w:rPr>
          <w:tab/>
        </w:r>
        <w:r w:rsidR="0073378A">
          <w:rPr>
            <w:noProof/>
            <w:webHidden/>
          </w:rPr>
          <w:fldChar w:fldCharType="begin"/>
        </w:r>
        <w:r w:rsidR="0073378A">
          <w:rPr>
            <w:noProof/>
            <w:webHidden/>
          </w:rPr>
          <w:instrText xml:space="preserve"> PAGEREF _Toc181003590 \h </w:instrText>
        </w:r>
        <w:r w:rsidR="0073378A">
          <w:rPr>
            <w:noProof/>
            <w:webHidden/>
          </w:rPr>
        </w:r>
        <w:r w:rsidR="0073378A">
          <w:rPr>
            <w:noProof/>
            <w:webHidden/>
          </w:rPr>
          <w:fldChar w:fldCharType="separate"/>
        </w:r>
        <w:r w:rsidR="0073378A">
          <w:rPr>
            <w:noProof/>
            <w:webHidden/>
          </w:rPr>
          <w:t>30</w:t>
        </w:r>
        <w:r w:rsidR="0073378A">
          <w:rPr>
            <w:noProof/>
            <w:webHidden/>
          </w:rPr>
          <w:fldChar w:fldCharType="end"/>
        </w:r>
      </w:hyperlink>
    </w:p>
    <w:p w14:paraId="39A78157" w14:textId="46FDD022" w:rsidR="0073378A" w:rsidRDefault="00000000">
      <w:pPr>
        <w:pStyle w:val="TOC1"/>
        <w:rPr>
          <w:rFonts w:asciiTheme="minorHAnsi" w:eastAsiaTheme="minorEastAsia" w:hAnsiTheme="minorHAnsi" w:cstheme="minorBidi"/>
          <w:b w:val="0"/>
          <w:noProof/>
          <w:sz w:val="22"/>
          <w:szCs w:val="22"/>
          <w:lang w:val="vi-VN" w:eastAsia="vi-VN"/>
        </w:rPr>
      </w:pPr>
      <w:hyperlink w:anchor="_Toc181003591" w:history="1">
        <w:r w:rsidR="0073378A" w:rsidRPr="00726CE1">
          <w:rPr>
            <w:rStyle w:val="Hyperlink"/>
            <w:noProof/>
          </w:rPr>
          <w:t>PHỤ LỤC</w:t>
        </w:r>
        <w:r w:rsidR="0073378A">
          <w:rPr>
            <w:noProof/>
            <w:webHidden/>
          </w:rPr>
          <w:tab/>
        </w:r>
        <w:r w:rsidR="0073378A">
          <w:rPr>
            <w:noProof/>
            <w:webHidden/>
          </w:rPr>
          <w:fldChar w:fldCharType="begin"/>
        </w:r>
        <w:r w:rsidR="0073378A">
          <w:rPr>
            <w:noProof/>
            <w:webHidden/>
          </w:rPr>
          <w:instrText xml:space="preserve"> PAGEREF _Toc181003591 \h </w:instrText>
        </w:r>
        <w:r w:rsidR="0073378A">
          <w:rPr>
            <w:noProof/>
            <w:webHidden/>
          </w:rPr>
        </w:r>
        <w:r w:rsidR="0073378A">
          <w:rPr>
            <w:noProof/>
            <w:webHidden/>
          </w:rPr>
          <w:fldChar w:fldCharType="separate"/>
        </w:r>
        <w:r w:rsidR="0073378A">
          <w:rPr>
            <w:noProof/>
            <w:webHidden/>
          </w:rPr>
          <w:t>33</w:t>
        </w:r>
        <w:r w:rsidR="0073378A">
          <w:rPr>
            <w:noProof/>
            <w:webHidden/>
          </w:rPr>
          <w:fldChar w:fldCharType="end"/>
        </w:r>
      </w:hyperlink>
    </w:p>
    <w:p w14:paraId="044D3C82" w14:textId="3CFC13C4"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003544"/>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003545"/>
      <w:r>
        <w:rPr>
          <w:lang w:val="vi-VN"/>
        </w:rPr>
        <w:t>DANH MỤC HÌNH VẼ</w:t>
      </w:r>
      <w:bookmarkEnd w:id="5"/>
    </w:p>
    <w:p w14:paraId="1B3E5193" w14:textId="51E38DF5" w:rsidR="0009619C" w:rsidRDefault="0009619C" w:rsidP="0009619C">
      <w:pPr>
        <w:rPr>
          <w:lang w:val="vi-VN"/>
        </w:rPr>
      </w:pPr>
    </w:p>
    <w:p w14:paraId="6940CC11" w14:textId="453E8262" w:rsidR="004A682C"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97687" w:history="1">
        <w:r w:rsidR="004A682C" w:rsidRPr="007C0E89">
          <w:rPr>
            <w:rStyle w:val="Hyperlink"/>
            <w:noProof/>
          </w:rPr>
          <w:t>Hình 2.1: Thành phần của Selenium</w:t>
        </w:r>
        <w:r w:rsidR="004A682C">
          <w:rPr>
            <w:noProof/>
            <w:webHidden/>
          </w:rPr>
          <w:tab/>
        </w:r>
        <w:r w:rsidR="004A682C">
          <w:rPr>
            <w:noProof/>
            <w:webHidden/>
          </w:rPr>
          <w:fldChar w:fldCharType="begin"/>
        </w:r>
        <w:r w:rsidR="004A682C">
          <w:rPr>
            <w:noProof/>
            <w:webHidden/>
          </w:rPr>
          <w:instrText xml:space="preserve"> PAGEREF _Toc18099768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75E1A621" w14:textId="1B0FC6DF"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8" w:history="1">
        <w:r w:rsidR="004A682C" w:rsidRPr="007C0E89">
          <w:rPr>
            <w:rStyle w:val="Hyperlink"/>
            <w:noProof/>
          </w:rPr>
          <w:t>Hình 2.2: Cách thức hoạt động của Selenium</w:t>
        </w:r>
        <w:r w:rsidR="004A682C">
          <w:rPr>
            <w:noProof/>
            <w:webHidden/>
          </w:rPr>
          <w:tab/>
        </w:r>
        <w:r w:rsidR="004A682C">
          <w:rPr>
            <w:noProof/>
            <w:webHidden/>
          </w:rPr>
          <w:fldChar w:fldCharType="begin"/>
        </w:r>
        <w:r w:rsidR="004A682C">
          <w:rPr>
            <w:noProof/>
            <w:webHidden/>
          </w:rPr>
          <w:instrText xml:space="preserve"> PAGEREF _Toc18099768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6CAF26CA" w14:textId="3CDFAF5D"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9" w:history="1">
        <w:r w:rsidR="004A682C" w:rsidRPr="007C0E89">
          <w:rPr>
            <w:rStyle w:val="Hyperlink"/>
            <w:noProof/>
          </w:rPr>
          <w:t>Hình 2.3</w:t>
        </w:r>
        <w:r w:rsidR="004A682C" w:rsidRPr="007C0E89">
          <w:rPr>
            <w:rStyle w:val="Hyperlink"/>
            <w:noProof/>
            <w:lang w:val="vi-VN"/>
          </w:rPr>
          <w:t>: Ví dụ về mở một trang web tự động</w:t>
        </w:r>
        <w:r w:rsidR="004A682C">
          <w:rPr>
            <w:noProof/>
            <w:webHidden/>
          </w:rPr>
          <w:tab/>
        </w:r>
        <w:r w:rsidR="004A682C">
          <w:rPr>
            <w:noProof/>
            <w:webHidden/>
          </w:rPr>
          <w:fldChar w:fldCharType="begin"/>
        </w:r>
        <w:r w:rsidR="004A682C">
          <w:rPr>
            <w:noProof/>
            <w:webHidden/>
          </w:rPr>
          <w:instrText xml:space="preserve"> PAGEREF _Toc18099768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166FF551" w14:textId="78F6C6C0"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97690" w:history="1">
        <w:r w:rsidR="004A682C" w:rsidRPr="007C0E89">
          <w:rPr>
            <w:rStyle w:val="Hyperlink"/>
            <w:noProof/>
          </w:rPr>
          <w:t>Hình 2.4</w:t>
        </w:r>
        <w:r w:rsidR="004A682C" w:rsidRPr="007C0E89">
          <w:rPr>
            <w:rStyle w:val="Hyperlink"/>
            <w:noProof/>
            <w:lang w:val="vi-VN"/>
          </w:rPr>
          <w:t>: Ví dụ về nhúng dữ liệu</w:t>
        </w:r>
        <w:r w:rsidR="004A682C">
          <w:rPr>
            <w:noProof/>
            <w:webHidden/>
          </w:rPr>
          <w:tab/>
        </w:r>
        <w:r w:rsidR="004A682C">
          <w:rPr>
            <w:noProof/>
            <w:webHidden/>
          </w:rPr>
          <w:fldChar w:fldCharType="begin"/>
        </w:r>
        <w:r w:rsidR="004A682C">
          <w:rPr>
            <w:noProof/>
            <w:webHidden/>
          </w:rPr>
          <w:instrText xml:space="preserve"> PAGEREF _Toc180997690 \h </w:instrText>
        </w:r>
        <w:r w:rsidR="004A682C">
          <w:rPr>
            <w:noProof/>
            <w:webHidden/>
          </w:rPr>
        </w:r>
        <w:r w:rsidR="004A682C">
          <w:rPr>
            <w:noProof/>
            <w:webHidden/>
          </w:rPr>
          <w:fldChar w:fldCharType="separate"/>
        </w:r>
        <w:r w:rsidR="004A682C">
          <w:rPr>
            <w:noProof/>
            <w:webHidden/>
          </w:rPr>
          <w:t>16</w:t>
        </w:r>
        <w:r w:rsidR="004A682C">
          <w:rPr>
            <w:noProof/>
            <w:webHidden/>
          </w:rPr>
          <w:fldChar w:fldCharType="end"/>
        </w:r>
      </w:hyperlink>
    </w:p>
    <w:p w14:paraId="6022E77C" w14:textId="7BDA7F8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97691" w:history="1">
        <w:r w:rsidR="004A682C" w:rsidRPr="007C0E89">
          <w:rPr>
            <w:rStyle w:val="Hyperlink"/>
            <w:noProof/>
          </w:rPr>
          <w:t>Hình 2.5</w:t>
        </w:r>
        <w:r w:rsidR="004A682C" w:rsidRPr="007C0E89">
          <w:rPr>
            <w:rStyle w:val="Hyperlink"/>
            <w:noProof/>
            <w:lang w:val="vi-VN"/>
          </w:rPr>
          <w:t>: Ví dụ về tham chiếu</w:t>
        </w:r>
        <w:r w:rsidR="004A682C">
          <w:rPr>
            <w:noProof/>
            <w:webHidden/>
          </w:rPr>
          <w:tab/>
        </w:r>
        <w:r w:rsidR="004A682C">
          <w:rPr>
            <w:noProof/>
            <w:webHidden/>
          </w:rPr>
          <w:fldChar w:fldCharType="begin"/>
        </w:r>
        <w:r w:rsidR="004A682C">
          <w:rPr>
            <w:noProof/>
            <w:webHidden/>
          </w:rPr>
          <w:instrText xml:space="preserve"> PAGEREF _Toc180997691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6176FB1" w14:textId="65CA5496"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97692" w:history="1">
        <w:r w:rsidR="004A682C" w:rsidRPr="007C0E89">
          <w:rPr>
            <w:rStyle w:val="Hyperlink"/>
            <w:noProof/>
          </w:rPr>
          <w:t>Hình 2.6</w:t>
        </w:r>
        <w:r w:rsidR="004A682C" w:rsidRPr="007C0E89">
          <w:rPr>
            <w:rStyle w:val="Hyperlink"/>
            <w:noProof/>
            <w:lang w:val="vi-VN"/>
          </w:rPr>
          <w:t>: Ví dụ quan hệ một - một</w:t>
        </w:r>
        <w:r w:rsidR="004A682C">
          <w:rPr>
            <w:noProof/>
            <w:webHidden/>
          </w:rPr>
          <w:tab/>
        </w:r>
        <w:r w:rsidR="004A682C">
          <w:rPr>
            <w:noProof/>
            <w:webHidden/>
          </w:rPr>
          <w:fldChar w:fldCharType="begin"/>
        </w:r>
        <w:r w:rsidR="004A682C">
          <w:rPr>
            <w:noProof/>
            <w:webHidden/>
          </w:rPr>
          <w:instrText xml:space="preserve"> PAGEREF _Toc180997692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C24A581" w14:textId="0EDBA5F1"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97693" w:history="1">
        <w:r w:rsidR="004A682C" w:rsidRPr="007C0E89">
          <w:rPr>
            <w:rStyle w:val="Hyperlink"/>
            <w:noProof/>
          </w:rPr>
          <w:t>Hình 2.7</w:t>
        </w:r>
        <w:r w:rsidR="004A682C" w:rsidRPr="007C0E89">
          <w:rPr>
            <w:rStyle w:val="Hyperlink"/>
            <w:noProof/>
            <w:lang w:val="vi-VN"/>
          </w:rPr>
          <w:t>: Ví dụ về quan hệ một -  nhiều</w:t>
        </w:r>
        <w:r w:rsidR="004A682C">
          <w:rPr>
            <w:noProof/>
            <w:webHidden/>
          </w:rPr>
          <w:tab/>
        </w:r>
        <w:r w:rsidR="004A682C">
          <w:rPr>
            <w:noProof/>
            <w:webHidden/>
          </w:rPr>
          <w:fldChar w:fldCharType="begin"/>
        </w:r>
        <w:r w:rsidR="004A682C">
          <w:rPr>
            <w:noProof/>
            <w:webHidden/>
          </w:rPr>
          <w:instrText xml:space="preserve"> PAGEREF _Toc180997693 \h </w:instrText>
        </w:r>
        <w:r w:rsidR="004A682C">
          <w:rPr>
            <w:noProof/>
            <w:webHidden/>
          </w:rPr>
        </w:r>
        <w:r w:rsidR="004A682C">
          <w:rPr>
            <w:noProof/>
            <w:webHidden/>
          </w:rPr>
          <w:fldChar w:fldCharType="separate"/>
        </w:r>
        <w:r w:rsidR="004A682C">
          <w:rPr>
            <w:noProof/>
            <w:webHidden/>
          </w:rPr>
          <w:t>18</w:t>
        </w:r>
        <w:r w:rsidR="004A682C">
          <w:rPr>
            <w:noProof/>
            <w:webHidden/>
          </w:rPr>
          <w:fldChar w:fldCharType="end"/>
        </w:r>
      </w:hyperlink>
    </w:p>
    <w:p w14:paraId="64EE1549" w14:textId="4E0AA0D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97694" w:history="1">
        <w:r w:rsidR="004A682C" w:rsidRPr="007C0E89">
          <w:rPr>
            <w:rStyle w:val="Hyperlink"/>
            <w:noProof/>
          </w:rPr>
          <w:t>Hình 2.8</w:t>
        </w:r>
        <w:r w:rsidR="004A682C" w:rsidRPr="007C0E89">
          <w:rPr>
            <w:rStyle w:val="Hyperlink"/>
            <w:noProof/>
            <w:lang w:val="vi-VN"/>
          </w:rPr>
          <w:t>: Ví dụng quan hệ một – nhiều sử dụng tham số</w:t>
        </w:r>
        <w:r w:rsidR="004A682C">
          <w:rPr>
            <w:noProof/>
            <w:webHidden/>
          </w:rPr>
          <w:tab/>
        </w:r>
        <w:r w:rsidR="004A682C">
          <w:rPr>
            <w:noProof/>
            <w:webHidden/>
          </w:rPr>
          <w:fldChar w:fldCharType="begin"/>
        </w:r>
        <w:r w:rsidR="004A682C">
          <w:rPr>
            <w:noProof/>
            <w:webHidden/>
          </w:rPr>
          <w:instrText xml:space="preserve"> PAGEREF _Toc180997694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1CB3800B" w14:textId="48FE179A"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97695" w:history="1">
        <w:r w:rsidR="004A682C" w:rsidRPr="007C0E89">
          <w:rPr>
            <w:rStyle w:val="Hyperlink"/>
            <w:noProof/>
          </w:rPr>
          <w:t>Hình 2.9</w:t>
        </w:r>
        <w:r w:rsidR="004A682C" w:rsidRPr="007C0E89">
          <w:rPr>
            <w:rStyle w:val="Hyperlink"/>
            <w:noProof/>
            <w:lang w:val="vi-VN"/>
          </w:rPr>
          <w:t xml:space="preserve">: </w:t>
        </w:r>
        <w:r w:rsidR="004A682C" w:rsidRPr="007C0E89">
          <w:rPr>
            <w:rStyle w:val="Hyperlink"/>
            <w:noProof/>
          </w:rPr>
          <w:t>Ví dụ hệ thuống danh mục sách được mô tả theo cấu trúc cây</w:t>
        </w:r>
        <w:r w:rsidR="004A682C">
          <w:rPr>
            <w:noProof/>
            <w:webHidden/>
          </w:rPr>
          <w:tab/>
        </w:r>
        <w:r w:rsidR="004A682C">
          <w:rPr>
            <w:noProof/>
            <w:webHidden/>
          </w:rPr>
          <w:fldChar w:fldCharType="begin"/>
        </w:r>
        <w:r w:rsidR="004A682C">
          <w:rPr>
            <w:noProof/>
            <w:webHidden/>
          </w:rPr>
          <w:instrText xml:space="preserve"> PAGEREF _Toc180997695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2D43D667" w14:textId="6B92DB19"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97696" w:history="1">
        <w:r w:rsidR="004A682C" w:rsidRPr="007C0E89">
          <w:rPr>
            <w:rStyle w:val="Hyperlink"/>
            <w:noProof/>
          </w:rPr>
          <w:t>Hình 2.10</w:t>
        </w:r>
        <w:r w:rsidR="004A682C" w:rsidRPr="007C0E89">
          <w:rPr>
            <w:rStyle w:val="Hyperlink"/>
            <w:noProof/>
            <w:lang w:val="vi-VN"/>
          </w:rPr>
          <w:t>: Thêm dữ liệu</w:t>
        </w:r>
        <w:r w:rsidR="004A682C">
          <w:rPr>
            <w:noProof/>
            <w:webHidden/>
          </w:rPr>
          <w:tab/>
        </w:r>
        <w:r w:rsidR="004A682C">
          <w:rPr>
            <w:noProof/>
            <w:webHidden/>
          </w:rPr>
          <w:fldChar w:fldCharType="begin"/>
        </w:r>
        <w:r w:rsidR="004A682C">
          <w:rPr>
            <w:noProof/>
            <w:webHidden/>
          </w:rPr>
          <w:instrText xml:space="preserve"> PAGEREF _Toc180997696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1E84EDEF" w14:textId="3104E377"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97697" w:history="1">
        <w:r w:rsidR="004A682C" w:rsidRPr="007C0E89">
          <w:rPr>
            <w:rStyle w:val="Hyperlink"/>
            <w:noProof/>
          </w:rPr>
          <w:t>Hình 2.11</w:t>
        </w:r>
        <w:r w:rsidR="004A682C" w:rsidRPr="007C0E89">
          <w:rPr>
            <w:rStyle w:val="Hyperlink"/>
            <w:noProof/>
            <w:lang w:val="vi-VN"/>
          </w:rPr>
          <w:t>:</w:t>
        </w:r>
        <w:r w:rsidR="004A682C" w:rsidRPr="007C0E89">
          <w:rPr>
            <w:rStyle w:val="Hyperlink"/>
            <w:noProof/>
          </w:rPr>
          <w:t xml:space="preserve"> Chèn nhiều tài liệu Documents vào một Collection</w:t>
        </w:r>
        <w:r w:rsidR="004A682C">
          <w:rPr>
            <w:noProof/>
            <w:webHidden/>
          </w:rPr>
          <w:tab/>
        </w:r>
        <w:r w:rsidR="004A682C">
          <w:rPr>
            <w:noProof/>
            <w:webHidden/>
          </w:rPr>
          <w:fldChar w:fldCharType="begin"/>
        </w:r>
        <w:r w:rsidR="004A682C">
          <w:rPr>
            <w:noProof/>
            <w:webHidden/>
          </w:rPr>
          <w:instrText xml:space="preserve"> PAGEREF _Toc180997697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6CA8AC5C" w14:textId="26EE575F"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97698" w:history="1">
        <w:r w:rsidR="004A682C" w:rsidRPr="007C0E89">
          <w:rPr>
            <w:rStyle w:val="Hyperlink"/>
            <w:noProof/>
          </w:rPr>
          <w:t>Hình 2.12</w:t>
        </w:r>
        <w:r w:rsidR="004A682C" w:rsidRPr="007C0E89">
          <w:rPr>
            <w:rStyle w:val="Hyperlink"/>
            <w:noProof/>
            <w:lang w:val="vi-VN"/>
          </w:rPr>
          <w:t xml:space="preserve">: </w:t>
        </w:r>
        <w:r w:rsidR="004A682C" w:rsidRPr="007C0E89">
          <w:rPr>
            <w:rStyle w:val="Hyperlink"/>
            <w:noProof/>
          </w:rPr>
          <w:t>Truy xuất tất cả Documents trong Collection “students”</w:t>
        </w:r>
        <w:r w:rsidR="004A682C">
          <w:rPr>
            <w:noProof/>
            <w:webHidden/>
          </w:rPr>
          <w:tab/>
        </w:r>
        <w:r w:rsidR="004A682C">
          <w:rPr>
            <w:noProof/>
            <w:webHidden/>
          </w:rPr>
          <w:fldChar w:fldCharType="begin"/>
        </w:r>
        <w:r w:rsidR="004A682C">
          <w:rPr>
            <w:noProof/>
            <w:webHidden/>
          </w:rPr>
          <w:instrText xml:space="preserve"> PAGEREF _Toc180997698 \h </w:instrText>
        </w:r>
        <w:r w:rsidR="004A682C">
          <w:rPr>
            <w:noProof/>
            <w:webHidden/>
          </w:rPr>
        </w:r>
        <w:r w:rsidR="004A682C">
          <w:rPr>
            <w:noProof/>
            <w:webHidden/>
          </w:rPr>
          <w:fldChar w:fldCharType="separate"/>
        </w:r>
        <w:r w:rsidR="004A682C">
          <w:rPr>
            <w:noProof/>
            <w:webHidden/>
          </w:rPr>
          <w:t>21</w:t>
        </w:r>
        <w:r w:rsidR="004A682C">
          <w:rPr>
            <w:noProof/>
            <w:webHidden/>
          </w:rPr>
          <w:fldChar w:fldCharType="end"/>
        </w:r>
      </w:hyperlink>
    </w:p>
    <w:p w14:paraId="1DE92AA7" w14:textId="08DF933D"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97699" w:history="1">
        <w:r w:rsidR="004A682C" w:rsidRPr="007C0E89">
          <w:rPr>
            <w:rStyle w:val="Hyperlink"/>
            <w:noProof/>
          </w:rPr>
          <w:t>Hình 2.15</w:t>
        </w:r>
        <w:r w:rsidR="004A682C" w:rsidRPr="007C0E89">
          <w:rPr>
            <w:rStyle w:val="Hyperlink"/>
            <w:noProof/>
            <w:lang w:val="vi-VN"/>
          </w:rPr>
          <w:t xml:space="preserve">: </w:t>
        </w:r>
        <w:r w:rsidR="004A682C" w:rsidRPr="007C0E89">
          <w:rPr>
            <w:rStyle w:val="Hyperlink"/>
            <w:noProof/>
          </w:rPr>
          <w:t>Xóa tất cả Documents trong Collection</w:t>
        </w:r>
        <w:r w:rsidR="004A682C">
          <w:rPr>
            <w:noProof/>
            <w:webHidden/>
          </w:rPr>
          <w:tab/>
        </w:r>
        <w:r w:rsidR="004A682C">
          <w:rPr>
            <w:noProof/>
            <w:webHidden/>
          </w:rPr>
          <w:fldChar w:fldCharType="begin"/>
        </w:r>
        <w:r w:rsidR="004A682C">
          <w:rPr>
            <w:noProof/>
            <w:webHidden/>
          </w:rPr>
          <w:instrText xml:space="preserve"> PAGEREF _Toc180997699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15160B6F" w14:textId="3416B20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97700" w:history="1">
        <w:r w:rsidR="004A682C" w:rsidRPr="007C0E89">
          <w:rPr>
            <w:rStyle w:val="Hyperlink"/>
            <w:noProof/>
          </w:rPr>
          <w:t>Hình 2.14</w:t>
        </w:r>
        <w:r w:rsidR="004A682C" w:rsidRPr="007C0E89">
          <w:rPr>
            <w:rStyle w:val="Hyperlink"/>
            <w:noProof/>
            <w:lang w:val="vi-VN"/>
          </w:rPr>
          <w:t>: So sánh MongoDB và My SQL</w:t>
        </w:r>
        <w:r w:rsidR="004A682C">
          <w:rPr>
            <w:noProof/>
            <w:webHidden/>
          </w:rPr>
          <w:tab/>
        </w:r>
        <w:r w:rsidR="004A682C">
          <w:rPr>
            <w:noProof/>
            <w:webHidden/>
          </w:rPr>
          <w:fldChar w:fldCharType="begin"/>
        </w:r>
        <w:r w:rsidR="004A682C">
          <w:rPr>
            <w:noProof/>
            <w:webHidden/>
          </w:rPr>
          <w:instrText xml:space="preserve"> PAGEREF _Toc180997700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09C14EBC" w14:textId="64851C26"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97701" w:history="1">
        <w:r w:rsidR="004A682C" w:rsidRPr="007C0E89">
          <w:rPr>
            <w:rStyle w:val="Hyperlink"/>
            <w:noProof/>
          </w:rPr>
          <w:t>Hình 2.15</w:t>
        </w:r>
        <w:r w:rsidR="004A682C" w:rsidRPr="007C0E89">
          <w:rPr>
            <w:rStyle w:val="Hyperlink"/>
            <w:noProof/>
            <w:lang w:val="vi-VN"/>
          </w:rPr>
          <w:t>: So sánh với Apache Cassandra</w:t>
        </w:r>
        <w:r w:rsidR="004A682C">
          <w:rPr>
            <w:noProof/>
            <w:webHidden/>
          </w:rPr>
          <w:tab/>
        </w:r>
        <w:r w:rsidR="004A682C">
          <w:rPr>
            <w:noProof/>
            <w:webHidden/>
          </w:rPr>
          <w:fldChar w:fldCharType="begin"/>
        </w:r>
        <w:r w:rsidR="004A682C">
          <w:rPr>
            <w:noProof/>
            <w:webHidden/>
          </w:rPr>
          <w:instrText xml:space="preserve"> PAGEREF _Toc180997701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21C9CEF1" w14:textId="6D762A47"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1003546"/>
      <w:r>
        <w:rPr>
          <w:lang w:val="vi-VN"/>
        </w:rPr>
        <w:t>TỔNG QUAN</w:t>
      </w:r>
      <w:bookmarkEnd w:id="6"/>
    </w:p>
    <w:p w14:paraId="6E74F38F" w14:textId="36C8F880" w:rsidR="00C2586B" w:rsidRDefault="00684A98" w:rsidP="006528A6">
      <w:pPr>
        <w:pStyle w:val="Heading2"/>
        <w:numPr>
          <w:ilvl w:val="0"/>
          <w:numId w:val="1"/>
        </w:numPr>
        <w:ind w:left="360"/>
      </w:pPr>
      <w:bookmarkStart w:id="7" w:name="_Toc181003547"/>
      <w:r>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1003548"/>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1003549"/>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1003550"/>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1003551"/>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1003552"/>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1003553"/>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4" w:name="_Toc181003554"/>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1003555"/>
      <w:r w:rsidRPr="00A75210">
        <w:rPr>
          <w:b w:val="0"/>
          <w:i/>
          <w:lang w:val="vi-VN"/>
        </w:rPr>
        <w:t>Đối tượng</w:t>
      </w:r>
      <w:bookmarkEnd w:id="15"/>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1003556"/>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1003557"/>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1003558"/>
      <w:r>
        <w:rPr>
          <w:b w:val="0"/>
          <w:i/>
          <w:lang w:val="vi-VN"/>
        </w:rPr>
        <w:t>Phương pháp nghiên cứu sơ bộ</w:t>
      </w:r>
      <w:bookmarkEnd w:id="18"/>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1003559"/>
      <w:r w:rsidRPr="00A75210">
        <w:rPr>
          <w:b w:val="0"/>
          <w:i/>
          <w:lang w:val="vi-VN"/>
        </w:rPr>
        <w:t>Phương pháp nghiên cứu tài liệu</w:t>
      </w:r>
      <w:bookmarkEnd w:id="19"/>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1003560"/>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DE2C0D">
      <w:pPr>
        <w:pStyle w:val="Heading3"/>
        <w:numPr>
          <w:ilvl w:val="0"/>
          <w:numId w:val="2"/>
        </w:numPr>
        <w:tabs>
          <w:tab w:val="left" w:pos="810"/>
        </w:tabs>
        <w:ind w:left="720" w:hanging="720"/>
        <w:rPr>
          <w:b w:val="0"/>
          <w:i/>
          <w:lang w:val="vi-VN"/>
        </w:rPr>
      </w:pPr>
      <w:bookmarkStart w:id="21" w:name="_Toc181003561"/>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1003562"/>
      <w:r w:rsidRPr="00A75210">
        <w:rPr>
          <w:b w:val="0"/>
          <w:i/>
          <w:lang w:val="vi-VN"/>
        </w:rPr>
        <w:t>Phương pháp đánh giá</w:t>
      </w:r>
      <w:bookmarkEnd w:id="22"/>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1003563"/>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1003564"/>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1003565"/>
      <w:r w:rsidRPr="005230F0">
        <w:rPr>
          <w:b w:val="0"/>
          <w:i/>
          <w:lang w:val="vi-VN"/>
        </w:rPr>
        <w:t xml:space="preserve">Giới thiệu và trích xuất dữ liệu từ </w:t>
      </w:r>
      <w:r w:rsidR="005230F0" w:rsidRPr="005230F0">
        <w:rPr>
          <w:b w:val="0"/>
          <w:i/>
          <w:lang w:val="vi-VN"/>
        </w:rPr>
        <w:t>Selenium.</w:t>
      </w:r>
      <w:bookmarkEnd w:id="25"/>
    </w:p>
    <w:p w14:paraId="1DC3B45B" w14:textId="7DA94738"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DE2C0D">
      <w:pPr>
        <w:pStyle w:val="Heading3"/>
        <w:numPr>
          <w:ilvl w:val="0"/>
          <w:numId w:val="11"/>
        </w:numPr>
        <w:ind w:left="720" w:hanging="720"/>
        <w:rPr>
          <w:b w:val="0"/>
          <w:i/>
          <w:lang w:val="vi-VN"/>
        </w:rPr>
      </w:pPr>
      <w:bookmarkStart w:id="26" w:name="_Toc181003566"/>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DE2C0D">
      <w:pPr>
        <w:pStyle w:val="Heading3"/>
        <w:numPr>
          <w:ilvl w:val="0"/>
          <w:numId w:val="11"/>
        </w:numPr>
        <w:ind w:left="720" w:hanging="720"/>
        <w:rPr>
          <w:b w:val="0"/>
          <w:i/>
          <w:lang w:val="vi-VN"/>
        </w:rPr>
      </w:pPr>
      <w:bookmarkStart w:id="27" w:name="_Toc181003567"/>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DE2C0D" w:rsidRPr="00B43647" w:rsidRDefault="00DE2C0D"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" stroked="f">
                <v:textbox style="mso-fit-shape-to-text:t" inset="0,0,0,0">
                  <w:txbxContent>
                    <w:p w14:paraId="1746AC47" w14:textId="2CB4EC6E" w:rsidR="00DE2C0D" w:rsidRPr="00B43647" w:rsidRDefault="00DE2C0D"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72CE030E" w:rsidR="00DE2C0D" w:rsidRPr="001312CC" w:rsidRDefault="00DE2C0D" w:rsidP="0009619C">
                            <w:pPr>
                              <w:pStyle w:val="Caption"/>
                              <w:jc w:val="center"/>
                            </w:pPr>
                            <w:bookmarkStart w:id="28" w:name="_Toc180997687"/>
                            <w:r w:rsidRPr="0009619C">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w:t>
                            </w:r>
                            <w:r w:rsidR="0096328C">
                              <w:rPr>
                                <w:noProof/>
                              </w:rPr>
                              <w:fldChar w:fldCharType="end"/>
                            </w:r>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" stroked="f">
                <v:textbox style="mso-fit-shape-to-text:t" inset="0,0,0,0">
                  <w:txbxContent>
                    <w:p w14:paraId="7615F782" w14:textId="72CE030E" w:rsidR="00DE2C0D" w:rsidRPr="001312CC" w:rsidRDefault="00DE2C0D" w:rsidP="0009619C">
                      <w:pPr>
                        <w:pStyle w:val="Caption"/>
                        <w:jc w:val="center"/>
                      </w:pPr>
                      <w:bookmarkStart w:id="29" w:name="_Toc180997687"/>
                      <w:r w:rsidRPr="0009619C">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w:t>
                      </w:r>
                      <w:r w:rsidR="0096328C">
                        <w:rPr>
                          <w:noProof/>
                        </w:rPr>
                        <w:fldChar w:fldCharType="end"/>
                      </w:r>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232C8F06"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Default="005D07DE" w:rsidP="006528A6">
      <w:pPr>
        <w:pStyle w:val="Heading3"/>
        <w:numPr>
          <w:ilvl w:val="2"/>
          <w:numId w:val="13"/>
        </w:numPr>
        <w:ind w:left="720" w:hanging="720"/>
        <w:rPr>
          <w:b w:val="0"/>
          <w:i/>
          <w:lang w:val="vi-VN"/>
        </w:rPr>
      </w:pPr>
      <w:bookmarkStart w:id="30" w:name="_Toc181003568"/>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7524F9">
        <w:rPr>
          <w:b w:val="0"/>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A682C" w:rsidRPr="004A682C">
        <w:rPr>
          <w:rFonts w:cs="Times New Roman"/>
        </w:rPr>
        <w:t>[4]</w:t>
      </w:r>
      <w:bookmarkEnd w:id="30"/>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5995C290" w:rsidR="004D6D15" w:rsidRPr="004D6D15" w:rsidRDefault="004D6D15" w:rsidP="004D6D15">
      <w:pPr>
        <w:pStyle w:val="Caption"/>
        <w:jc w:val="center"/>
      </w:pPr>
      <w:bookmarkStart w:id="31" w:name="_Toc180997688"/>
      <w:r w:rsidRPr="004D6D15">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rsidR="005D48C8">
        <w:t>.</w:t>
      </w:r>
      <w:r w:rsidR="0096328C">
        <w:fldChar w:fldCharType="begin"/>
      </w:r>
      <w:r w:rsidR="0096328C">
        <w:instrText xml:space="preserve"> SEQ Hình \* ARABIC \s 1 </w:instrText>
      </w:r>
      <w:r w:rsidR="0096328C">
        <w:fldChar w:fldCharType="separate"/>
      </w:r>
      <w:r w:rsidR="00304135">
        <w:rPr>
          <w:noProof/>
        </w:rPr>
        <w:t>2</w:t>
      </w:r>
      <w:r w:rsidR="0096328C">
        <w:rPr>
          <w:noProof/>
        </w:rPr>
        <w:fldChar w:fldCharType="end"/>
      </w:r>
      <w:r w:rsidRPr="004D6D15">
        <w:t>: Cách thức hoạt động của Selenium</w:t>
      </w:r>
      <w:bookmarkEnd w:id="31"/>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27DDAAFD" w:rsidR="004D6D15" w:rsidRDefault="004D6D15" w:rsidP="004D6D15">
      <w:pPr>
        <w:pStyle w:val="Caption"/>
        <w:jc w:val="center"/>
        <w:rPr>
          <w:lang w:val="vi-VN"/>
        </w:rPr>
      </w:pPr>
      <w:bookmarkStart w:id="32" w:name="_Toc180997689"/>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rsidR="005D48C8">
        <w:t>.</w:t>
      </w:r>
      <w:r w:rsidR="0096328C">
        <w:fldChar w:fldCharType="begin"/>
      </w:r>
      <w:r w:rsidR="0096328C">
        <w:instrText xml:space="preserve"> SEQ Hình \* ARABIC \s 1 </w:instrText>
      </w:r>
      <w:r w:rsidR="0096328C">
        <w:fldChar w:fldCharType="separate"/>
      </w:r>
      <w:r w:rsidR="00304135">
        <w:rPr>
          <w:noProof/>
        </w:rPr>
        <w:t>3</w:t>
      </w:r>
      <w:r w:rsidR="0096328C">
        <w:rPr>
          <w:noProof/>
        </w:rPr>
        <w:fldChar w:fldCharType="end"/>
      </w:r>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3" w:name="_Toc181003569"/>
      <w:r>
        <w:rPr>
          <w:b w:val="0"/>
          <w:i/>
          <w:lang w:val="vi-VN"/>
        </w:rPr>
        <w:t>Ứng dụng của Selenium</w:t>
      </w:r>
      <w:bookmarkEnd w:id="33"/>
    </w:p>
    <w:p w14:paraId="3F05C2BD" w14:textId="2169700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Default="001312CC" w:rsidP="00DE2C0D">
      <w:pPr>
        <w:pStyle w:val="Heading2"/>
        <w:numPr>
          <w:ilvl w:val="0"/>
          <w:numId w:val="10"/>
        </w:numPr>
        <w:ind w:hanging="720"/>
      </w:pPr>
      <w:bookmarkStart w:id="34" w:name="_Toc181003570"/>
      <w:r>
        <w:t>MongoDB</w:t>
      </w:r>
      <w:bookmarkEnd w:id="34"/>
    </w:p>
    <w:p w14:paraId="5F974737" w14:textId="26DBA4BE" w:rsidR="001312CC" w:rsidRDefault="001312CC" w:rsidP="00DE2C0D">
      <w:pPr>
        <w:pStyle w:val="Heading3"/>
        <w:numPr>
          <w:ilvl w:val="0"/>
          <w:numId w:val="21"/>
        </w:numPr>
        <w:ind w:left="720" w:hanging="720"/>
        <w:rPr>
          <w:b w:val="0"/>
          <w:i/>
          <w:lang w:val="vi-VN"/>
        </w:rPr>
      </w:pPr>
      <w:bookmarkStart w:id="35" w:name="_Toc181003571"/>
      <w:r w:rsidRPr="001312CC">
        <w:rPr>
          <w:b w:val="0"/>
          <w:i/>
          <w:lang w:val="vi-VN"/>
        </w:rPr>
        <w:t xml:space="preserve">Tổng quan về </w:t>
      </w:r>
      <w:r w:rsidR="004A682C">
        <w:rPr>
          <w:b w:val="0"/>
          <w:i/>
          <w:lang w:val="vi-VN"/>
        </w:rPr>
        <w:t>MongoDB</w:t>
      </w:r>
      <w:bookmarkEnd w:id="35"/>
    </w:p>
    <w:p w14:paraId="0E0DEA6D" w14:textId="77777777" w:rsidR="00653B0E" w:rsidRDefault="00653B0E" w:rsidP="00653B0E">
      <w:pPr>
        <w:ind w:left="-90" w:firstLine="117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653B0E">
      <w:pPr>
        <w:ind w:left="-90" w:firstLine="117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653B0E">
      <w:pPr>
        <w:ind w:left="-90" w:firstLine="117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MongoDB không sử dụng cấu trúc bảng truyền thống như các cơ sở dư liệu quan hệ (SQL). Điều này cho phép MongoDB linh hoạt hơn trong việc xử lý dữ liệu phi cấu trúc hoặc bán cấu trúc.</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4F2829">
      <w:pPr>
        <w:pStyle w:val="ListParagraph"/>
        <w:numPr>
          <w:ilvl w:val="0"/>
          <w:numId w:val="23"/>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4DBEC6" w:rsidR="00653B0E" w:rsidRDefault="00653B0E" w:rsidP="00DE2C0D">
      <w:pPr>
        <w:pStyle w:val="Heading3"/>
        <w:numPr>
          <w:ilvl w:val="0"/>
          <w:numId w:val="21"/>
        </w:numPr>
        <w:ind w:left="720" w:hanging="720"/>
        <w:rPr>
          <w:b w:val="0"/>
          <w:i/>
          <w:lang w:val="vi-VN"/>
        </w:rPr>
      </w:pPr>
      <w:bookmarkStart w:id="36" w:name="_Toc181003572"/>
      <w:r>
        <w:rPr>
          <w:b w:val="0"/>
          <w:i/>
          <w:lang w:val="vi-VN"/>
        </w:rPr>
        <w:t>Các thành phần của MogoDB</w:t>
      </w:r>
      <w:bookmarkEnd w:id="36"/>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4F2829">
      <w:pPr>
        <w:pStyle w:val="ListParagraph"/>
        <w:numPr>
          <w:ilvl w:val="3"/>
          <w:numId w:val="22"/>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4F2829">
      <w:pPr>
        <w:pStyle w:val="ListParagraph"/>
        <w:numPr>
          <w:ilvl w:val="3"/>
          <w:numId w:val="22"/>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49568186" w:rsidR="00C13418" w:rsidRDefault="00C13418" w:rsidP="004F2829">
      <w:pPr>
        <w:pStyle w:val="ListParagraph"/>
        <w:numPr>
          <w:ilvl w:val="3"/>
          <w:numId w:val="22"/>
        </w:numPr>
        <w:rPr>
          <w:lang w:val="vi-VN"/>
        </w:rPr>
      </w:pPr>
      <w:r>
        <w:t xml:space="preserve">MongoDB sẽ tự động tạo cơ sở dữ liệu mới khi lưu trữ Document lần  đầu tiên nếu như cơ sở dữ liệu không tồn </w:t>
      </w:r>
      <w:r>
        <w:rPr>
          <w:lang w:val="vi-VN"/>
        </w:rPr>
        <w:t>tại.</w:t>
      </w:r>
    </w:p>
    <w:p w14:paraId="16B3DB68" w14:textId="15E84FE3"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DE2C0D">
      <w:pPr>
        <w:pStyle w:val="Heading3"/>
        <w:numPr>
          <w:ilvl w:val="0"/>
          <w:numId w:val="21"/>
        </w:numPr>
        <w:ind w:left="720" w:hanging="720"/>
        <w:rPr>
          <w:b w:val="0"/>
          <w:i/>
          <w:lang w:val="vi-VN"/>
        </w:rPr>
      </w:pPr>
      <w:bookmarkStart w:id="37" w:name="_Toc181003573"/>
      <w:r w:rsidRPr="005D6E74">
        <w:rPr>
          <w:b w:val="0"/>
          <w:i/>
          <w:lang w:val="vi-VN"/>
        </w:rPr>
        <w:t>Các cấu trúc của mô hình dữ liệu</w:t>
      </w:r>
      <w:bookmarkEnd w:id="37"/>
    </w:p>
    <w:p w14:paraId="4E89C26A" w14:textId="78B6A64B" w:rsidR="005D6E74" w:rsidRDefault="005D6E74" w:rsidP="005D6E74">
      <w:pPr>
        <w:tabs>
          <w:tab w:val="left" w:pos="0"/>
        </w:tabs>
        <w:ind w:firstLine="108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DE2C0D" w:rsidRPr="00154639" w:rsidRDefault="00DE2C0D"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" stroked="f">
                <v:textbox>
                  <w:txbxContent>
                    <w:p w14:paraId="5AE582C4" w14:textId="3C1B4F5B" w:rsidR="00DE2C0D" w:rsidRPr="00154639" w:rsidRDefault="00DE2C0D"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337C84AE" w:rsidR="00DE2C0D" w:rsidRPr="00AE49DC" w:rsidRDefault="00DE2C0D" w:rsidP="00AE49DC">
                            <w:pPr>
                              <w:pStyle w:val="Caption"/>
                              <w:jc w:val="center"/>
                            </w:pPr>
                            <w:bookmarkStart w:id="38" w:name="_Toc18099769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4</w:t>
                            </w:r>
                            <w:r w:rsidR="0096328C">
                              <w:rPr>
                                <w:noProof/>
                              </w:rPr>
                              <w:fldChar w:fldCharType="end"/>
                            </w:r>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" stroked="f">
                <v:textbox style="mso-fit-shape-to-text:t" inset="0,0,0,0">
                  <w:txbxContent>
                    <w:p w14:paraId="45BB74E1" w14:textId="337C84AE" w:rsidR="00DE2C0D" w:rsidRPr="00AE49DC" w:rsidRDefault="00DE2C0D" w:rsidP="00AE49DC">
                      <w:pPr>
                        <w:pStyle w:val="Caption"/>
                        <w:jc w:val="center"/>
                      </w:pPr>
                      <w:bookmarkStart w:id="39" w:name="_Toc18099769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4</w:t>
                      </w:r>
                      <w:r w:rsidR="0096328C">
                        <w:rPr>
                          <w:noProof/>
                        </w:rPr>
                        <w:fldChar w:fldCharType="end"/>
                      </w:r>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4F2829">
      <w:pPr>
        <w:pStyle w:val="ListParagraph"/>
        <w:numPr>
          <w:ilvl w:val="0"/>
          <w:numId w:val="22"/>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9652EA" w:rsidRDefault="00251910" w:rsidP="00DE2C0D">
      <w:pPr>
        <w:pStyle w:val="Heading3"/>
        <w:numPr>
          <w:ilvl w:val="0"/>
          <w:numId w:val="25"/>
        </w:numPr>
        <w:tabs>
          <w:tab w:val="left" w:pos="720"/>
        </w:tabs>
        <w:ind w:left="810" w:hanging="810"/>
        <w:rPr>
          <w:rStyle w:val="Heading3Char"/>
          <w:b/>
          <w:i/>
        </w:rPr>
      </w:pPr>
      <w:bookmarkStart w:id="40" w:name="_Toc181003574"/>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7D37AED9" w:rsidR="00DE2C0D" w:rsidRPr="00AE49DC" w:rsidRDefault="00DE2C0D" w:rsidP="00AE49DC">
                            <w:pPr>
                              <w:pStyle w:val="Caption"/>
                              <w:jc w:val="center"/>
                            </w:pPr>
                            <w:bookmarkStart w:id="41" w:name="_Toc18099769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5</w:t>
                            </w:r>
                            <w:r w:rsidR="0096328C">
                              <w:rPr>
                                <w:noProof/>
                              </w:rPr>
                              <w:fldChar w:fldCharType="end"/>
                            </w:r>
                            <w:r>
                              <w:rPr>
                                <w:lang w:val="vi-VN"/>
                              </w:rPr>
                              <w:t>: Ví dụ về tham chiế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" stroked="f">
                <v:textbox style="mso-fit-shape-to-text:t" inset="0,0,0,0">
                  <w:txbxContent>
                    <w:p w14:paraId="28ADCED7" w14:textId="7D37AED9" w:rsidR="00DE2C0D" w:rsidRPr="00AE49DC" w:rsidRDefault="00DE2C0D" w:rsidP="00AE49DC">
                      <w:pPr>
                        <w:pStyle w:val="Caption"/>
                        <w:jc w:val="center"/>
                      </w:pPr>
                      <w:bookmarkStart w:id="42" w:name="_Toc18099769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5</w:t>
                      </w:r>
                      <w:r w:rsidR="0096328C">
                        <w:rPr>
                          <w:noProof/>
                        </w:rPr>
                        <w:fldChar w:fldCharType="end"/>
                      </w:r>
                      <w:r>
                        <w:rPr>
                          <w:lang w:val="vi-VN"/>
                        </w:rPr>
                        <w:t>: Ví dụ về tham chiếu</w:t>
                      </w:r>
                      <w:bookmarkEnd w:id="42"/>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r w:rsidRPr="009652EA">
        <w:rPr>
          <w:b w:val="0"/>
          <w:i/>
        </w:rPr>
        <w:t>mẫu thiết kế của mô hình dữ liệu</w:t>
      </w:r>
      <w:bookmarkEnd w:id="40"/>
    </w:p>
    <w:p w14:paraId="7BCC7D19" w14:textId="29A502EB" w:rsidR="00251910" w:rsidRPr="00AD3CF6" w:rsidRDefault="00A40670" w:rsidP="00DE2C0D">
      <w:pPr>
        <w:pStyle w:val="ListParagraph"/>
        <w:numPr>
          <w:ilvl w:val="0"/>
          <w:numId w:val="22"/>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7DB54656" w:rsidR="00DE2C0D" w:rsidRPr="00A3605C" w:rsidRDefault="00DE2C0D" w:rsidP="003F71EA">
                            <w:pPr>
                              <w:pStyle w:val="Caption"/>
                              <w:rPr>
                                <w:noProof/>
                                <w:sz w:val="26"/>
                                <w:szCs w:val="26"/>
                              </w:rPr>
                            </w:pPr>
                            <w:bookmarkStart w:id="43" w:name="_Toc180997692"/>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6</w:t>
                            </w:r>
                            <w:r w:rsidR="0096328C">
                              <w:rPr>
                                <w:noProof/>
                              </w:rPr>
                              <w:fldChar w:fldCharType="end"/>
                            </w:r>
                            <w:r>
                              <w:rPr>
                                <w:lang w:val="vi-VN"/>
                              </w:rPr>
                              <w:t>: Ví dụ quan hệ một - mộ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" stroked="f">
                <v:textbox style="mso-fit-shape-to-text:t" inset="0,0,0,0">
                  <w:txbxContent>
                    <w:p w14:paraId="7F2FBDDE" w14:textId="7DB54656" w:rsidR="00DE2C0D" w:rsidRPr="00A3605C" w:rsidRDefault="00DE2C0D" w:rsidP="003F71EA">
                      <w:pPr>
                        <w:pStyle w:val="Caption"/>
                        <w:rPr>
                          <w:noProof/>
                          <w:sz w:val="26"/>
                          <w:szCs w:val="26"/>
                        </w:rPr>
                      </w:pPr>
                      <w:bookmarkStart w:id="44" w:name="_Toc180997692"/>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6</w:t>
                      </w:r>
                      <w:r w:rsidR="0096328C">
                        <w:rPr>
                          <w:noProof/>
                        </w:rPr>
                        <w:fldChar w:fldCharType="end"/>
                      </w:r>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AA30FD">
      <w:pPr>
        <w:pStyle w:val="ListParagraph"/>
        <w:numPr>
          <w:ilvl w:val="0"/>
          <w:numId w:val="24"/>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7B64FFF4" w:rsidR="00DE2C0D" w:rsidRPr="00B802CB" w:rsidRDefault="00DE2C0D" w:rsidP="003F71EA">
                            <w:pPr>
                              <w:pStyle w:val="Caption"/>
                              <w:rPr>
                                <w:b/>
                                <w:bCs/>
                                <w:noProof/>
                                <w:color w:val="auto"/>
                              </w:rPr>
                            </w:pPr>
                            <w:bookmarkStart w:id="45" w:name="_Toc180997693"/>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7</w:t>
                            </w:r>
                            <w:r w:rsidR="0096328C">
                              <w:rPr>
                                <w:noProof/>
                              </w:rPr>
                              <w:fldChar w:fldCharType="end"/>
                            </w:r>
                            <w:r>
                              <w:rPr>
                                <w:lang w:val="vi-VN"/>
                              </w:rPr>
                              <w:t>: Ví dụ về quan hệ một -  nhiề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MrmGQIAAD8EAAAOAAAAZHJzL2Uyb0RvYy54bWysU01v2zAMvQ/YfxB0X5ykW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" stroked="f">
                <v:textbox style="mso-fit-shape-to-text:t" inset="0,0,0,0">
                  <w:txbxContent>
                    <w:p w14:paraId="45888CD2" w14:textId="7B64FFF4" w:rsidR="00DE2C0D" w:rsidRPr="00B802CB" w:rsidRDefault="00DE2C0D" w:rsidP="003F71EA">
                      <w:pPr>
                        <w:pStyle w:val="Caption"/>
                        <w:rPr>
                          <w:b/>
                          <w:bCs/>
                          <w:noProof/>
                          <w:color w:val="auto"/>
                        </w:rPr>
                      </w:pPr>
                      <w:bookmarkStart w:id="46" w:name="_Toc180997693"/>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7</w:t>
                      </w:r>
                      <w:r w:rsidR="0096328C">
                        <w:rPr>
                          <w:noProof/>
                        </w:rPr>
                        <w:fldChar w:fldCharType="end"/>
                      </w:r>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AA30FD">
      <w:pPr>
        <w:pStyle w:val="ListParagraph"/>
        <w:numPr>
          <w:ilvl w:val="0"/>
          <w:numId w:val="24"/>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7C252CA9" w:rsidR="00DE2C0D" w:rsidRPr="005E29AF" w:rsidRDefault="00DE2C0D" w:rsidP="00E455D8">
                            <w:pPr>
                              <w:pStyle w:val="Caption"/>
                              <w:rPr>
                                <w:b/>
                                <w:bCs/>
                                <w:noProof/>
                                <w:color w:val="auto"/>
                              </w:rPr>
                            </w:pPr>
                            <w:bookmarkStart w:id="47" w:name="_Toc180997694"/>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8</w:t>
                            </w:r>
                            <w:r w:rsidR="0096328C">
                              <w:rPr>
                                <w:noProof/>
                              </w:rPr>
                              <w:fldChar w:fldCharType="end"/>
                            </w:r>
                            <w:r>
                              <w:rPr>
                                <w:lang w:val="vi-VN"/>
                              </w:rPr>
                              <w:t>: Ví dụng quan hệ một – nhiều sử dụng tham số</w:t>
                            </w:r>
                            <w:bookmarkEnd w:id="47"/>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" stroked="f">
                <v:textbox style="mso-fit-shape-to-text:t" inset="0,0,0,0">
                  <w:txbxContent>
                    <w:p w14:paraId="688FE786" w14:textId="7C252CA9" w:rsidR="00DE2C0D" w:rsidRPr="005E29AF" w:rsidRDefault="00DE2C0D" w:rsidP="00E455D8">
                      <w:pPr>
                        <w:pStyle w:val="Caption"/>
                        <w:rPr>
                          <w:b/>
                          <w:bCs/>
                          <w:noProof/>
                          <w:color w:val="auto"/>
                        </w:rPr>
                      </w:pPr>
                      <w:bookmarkStart w:id="48" w:name="_Toc180997694"/>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8</w:t>
                      </w:r>
                      <w:r w:rsidR="0096328C">
                        <w:rPr>
                          <w:noProof/>
                        </w:rPr>
                        <w:fldChar w:fldCharType="end"/>
                      </w:r>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DE2C0D">
      <w:pPr>
        <w:pStyle w:val="ListParagraph"/>
        <w:numPr>
          <w:ilvl w:val="0"/>
          <w:numId w:val="22"/>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2170B625" w:rsidR="00DE2C0D" w:rsidRPr="00E37AF2" w:rsidRDefault="00DE2C0D" w:rsidP="007616B4">
                            <w:pPr>
                              <w:pStyle w:val="Caption"/>
                              <w:jc w:val="center"/>
                              <w:rPr>
                                <w:noProof/>
                                <w:sz w:val="26"/>
                                <w:szCs w:val="26"/>
                              </w:rPr>
                            </w:pPr>
                            <w:bookmarkStart w:id="49" w:name="_Toc180997695"/>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9</w:t>
                            </w:r>
                            <w:r w:rsidR="0096328C">
                              <w:rPr>
                                <w:noProof/>
                              </w:rPr>
                              <w:fldChar w:fldCharType="end"/>
                            </w:r>
                            <w:r>
                              <w:rPr>
                                <w:lang w:val="vi-VN"/>
                              </w:rPr>
                              <w:t xml:space="preserve">: </w:t>
                            </w:r>
                            <w:r w:rsidRPr="00391D42">
                              <w:t>Ví dụ hệ thuống danh mục sách được mô tả theo cấu trúc cây</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" stroked="f">
                <v:textbox style="mso-fit-shape-to-text:t" inset="0,0,0,0">
                  <w:txbxContent>
                    <w:p w14:paraId="7B80B5EA" w14:textId="2170B625" w:rsidR="00DE2C0D" w:rsidRPr="00E37AF2" w:rsidRDefault="00DE2C0D" w:rsidP="007616B4">
                      <w:pPr>
                        <w:pStyle w:val="Caption"/>
                        <w:jc w:val="center"/>
                        <w:rPr>
                          <w:noProof/>
                          <w:sz w:val="26"/>
                          <w:szCs w:val="26"/>
                        </w:rPr>
                      </w:pPr>
                      <w:bookmarkStart w:id="50" w:name="_Toc180997695"/>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9</w:t>
                      </w:r>
                      <w:r w:rsidR="0096328C">
                        <w:rPr>
                          <w:noProof/>
                        </w:rPr>
                        <w:fldChar w:fldCharType="end"/>
                      </w:r>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DE2C0D">
      <w:pPr>
        <w:pStyle w:val="Heading3"/>
        <w:numPr>
          <w:ilvl w:val="0"/>
          <w:numId w:val="28"/>
        </w:numPr>
        <w:ind w:left="810" w:hanging="810"/>
        <w:rPr>
          <w:b w:val="0"/>
          <w:lang w:val="vi-VN"/>
        </w:rPr>
      </w:pPr>
      <w:bookmarkStart w:id="51" w:name="_Toc181003575"/>
      <w:r w:rsidRPr="00F17B0B">
        <w:rPr>
          <w:b w:val="0"/>
          <w:lang w:val="vi-VN"/>
        </w:rPr>
        <w:lastRenderedPageBreak/>
        <w:t>Các phương thức CRUD trong MongoDB</w:t>
      </w:r>
      <w:bookmarkEnd w:id="51"/>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6FBEF8DD" w:rsidR="00DE2C0D" w:rsidRPr="00782C3A" w:rsidRDefault="00DE2C0D" w:rsidP="009652EA">
                            <w:pPr>
                              <w:pStyle w:val="Caption"/>
                              <w:jc w:val="center"/>
                              <w:rPr>
                                <w:noProof/>
                                <w:sz w:val="26"/>
                                <w:szCs w:val="26"/>
                              </w:rPr>
                            </w:pPr>
                            <w:bookmarkStart w:id="52" w:name="_Toc180997696"/>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0</w:t>
                            </w:r>
                            <w:r w:rsidR="0096328C">
                              <w:rPr>
                                <w:noProof/>
                              </w:rPr>
                              <w:fldChar w:fldCharType="end"/>
                            </w:r>
                            <w:r>
                              <w:rPr>
                                <w:lang w:val="vi-VN"/>
                              </w:rPr>
                              <w:t>: Thêm dữ liệu</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Xv0GgIAAD8EAAAOAAAAZHJzL2Uyb0RvYy54bWysU8Fu2zAMvQ/YPwi6L07aNVi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tx+v51MKSYrNr29i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" stroked="f">
                <v:textbox style="mso-fit-shape-to-text:t" inset="0,0,0,0">
                  <w:txbxContent>
                    <w:p w14:paraId="72B709D0" w14:textId="6FBEF8DD" w:rsidR="00DE2C0D" w:rsidRPr="00782C3A" w:rsidRDefault="00DE2C0D" w:rsidP="009652EA">
                      <w:pPr>
                        <w:pStyle w:val="Caption"/>
                        <w:jc w:val="center"/>
                        <w:rPr>
                          <w:noProof/>
                          <w:sz w:val="26"/>
                          <w:szCs w:val="26"/>
                        </w:rPr>
                      </w:pPr>
                      <w:bookmarkStart w:id="53" w:name="_Toc180997696"/>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0</w:t>
                      </w:r>
                      <w:r w:rsidR="0096328C">
                        <w:rPr>
                          <w:noProof/>
                        </w:rPr>
                        <w:fldChar w:fldCharType="end"/>
                      </w:r>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2C7E3EFF" w:rsidR="00DE2C0D" w:rsidRDefault="00DE2C0D" w:rsidP="009652EA">
                            <w:pPr>
                              <w:pStyle w:val="Caption"/>
                              <w:jc w:val="center"/>
                            </w:pPr>
                            <w:bookmarkStart w:id="54" w:name="_Toc180997697"/>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1</w:t>
                            </w:r>
                            <w:r w:rsidR="0096328C">
                              <w:rPr>
                                <w:noProof/>
                              </w:rPr>
                              <w:fldChar w:fldCharType="end"/>
                            </w:r>
                            <w:r>
                              <w:rPr>
                                <w:lang w:val="vi-VN"/>
                              </w:rPr>
                              <w:t>:</w:t>
                            </w:r>
                            <w:r>
                              <w:t xml:space="preserve"> Chèn nhiều tài liệu Documents vào một Collection</w:t>
                            </w:r>
                            <w:bookmarkEnd w:id="54"/>
                          </w:p>
                          <w:p w14:paraId="0D5FB513" w14:textId="77777777" w:rsidR="00DE2C0D" w:rsidRPr="001C62A4" w:rsidRDefault="00DE2C0D"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" stroked="f">
                <v:textbox style="mso-fit-shape-to-text:t" inset="0,0,0,0">
                  <w:txbxContent>
                    <w:p w14:paraId="3213ECB9" w14:textId="2C7E3EFF" w:rsidR="00DE2C0D" w:rsidRDefault="00DE2C0D" w:rsidP="009652EA">
                      <w:pPr>
                        <w:pStyle w:val="Caption"/>
                        <w:jc w:val="center"/>
                      </w:pPr>
                      <w:bookmarkStart w:id="55" w:name="_Toc180997697"/>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1</w:t>
                      </w:r>
                      <w:r w:rsidR="0096328C">
                        <w:rPr>
                          <w:noProof/>
                        </w:rPr>
                        <w:fldChar w:fldCharType="end"/>
                      </w:r>
                      <w:r>
                        <w:rPr>
                          <w:lang w:val="vi-VN"/>
                        </w:rPr>
                        <w:t>:</w:t>
                      </w:r>
                      <w:r>
                        <w:t xml:space="preserve"> Chèn nhiều tài liệu Documents vào một Collection</w:t>
                      </w:r>
                      <w:bookmarkEnd w:id="55"/>
                    </w:p>
                    <w:p w14:paraId="0D5FB513" w14:textId="77777777" w:rsidR="00DE2C0D" w:rsidRPr="001C62A4" w:rsidRDefault="00DE2C0D"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r w:rsidR="009652EA" w:rsidRPr="003F1CBD">
        <w:rPr>
          <w:b/>
          <w:bCs/>
          <w:i/>
          <w:iCs/>
        </w:rPr>
        <w:t>db.collection.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DE2C0D" w:rsidRDefault="00DE2C0D" w:rsidP="004A682C">
                            <w:pPr>
                              <w:pStyle w:val="Caption"/>
                            </w:pPr>
                            <w:r>
                              <w:t xml:space="preserve">Hình 2.13: Truy xuất tất cả Documents trong Collection “students” với </w:t>
                            </w:r>
                            <w:r w:rsidRPr="004A682C">
                              <w:t>trường</w:t>
                            </w:r>
                            <w:r>
                              <w:t xml:space="preserve">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" stroked="f">
                <v:textbox>
                  <w:txbxContent>
                    <w:p w14:paraId="7A08AF2B" w14:textId="5FA2891A" w:rsidR="00DE2C0D" w:rsidRDefault="00DE2C0D" w:rsidP="004A682C">
                      <w:pPr>
                        <w:pStyle w:val="Caption"/>
                      </w:pPr>
                      <w:r>
                        <w:t xml:space="preserve">Hình 2.13: Truy xuất tất cả Documents trong Collection “students” với </w:t>
                      </w:r>
                      <w:r w:rsidRPr="004A682C">
                        <w:t>trường</w:t>
                      </w:r>
                      <w:r>
                        <w:t xml:space="preserve">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1BC3FA9" w:rsidR="00DE2C0D" w:rsidRPr="00FF7094" w:rsidRDefault="00DE2C0D" w:rsidP="004A682C">
                            <w:pPr>
                              <w:pStyle w:val="Caption"/>
                              <w:rPr>
                                <w:noProof/>
                                <w:sz w:val="26"/>
                                <w:szCs w:val="26"/>
                              </w:rPr>
                            </w:pPr>
                            <w:bookmarkStart w:id="56" w:name="_Toc180997698"/>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2</w:t>
                            </w:r>
                            <w:r w:rsidR="0096328C">
                              <w:rPr>
                                <w:noProof/>
                              </w:rPr>
                              <w:fldChar w:fldCharType="end"/>
                            </w:r>
                            <w:r>
                              <w:rPr>
                                <w:lang w:val="vi-VN"/>
                              </w:rPr>
                              <w:t xml:space="preserve">: </w:t>
                            </w:r>
                            <w:r>
                              <w:t>Truy xuất tất cả Documents trong Collection “</w:t>
                            </w:r>
                            <w:r w:rsidRPr="004A682C">
                              <w:t>students</w:t>
                            </w:r>
                            <w: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" stroked="f">
                <v:textbox inset="0,0,0,0">
                  <w:txbxContent>
                    <w:p w14:paraId="48E17884" w14:textId="21BC3FA9" w:rsidR="00DE2C0D" w:rsidRPr="00FF7094" w:rsidRDefault="00DE2C0D" w:rsidP="004A682C">
                      <w:pPr>
                        <w:pStyle w:val="Caption"/>
                        <w:rPr>
                          <w:noProof/>
                          <w:sz w:val="26"/>
                          <w:szCs w:val="26"/>
                        </w:rPr>
                      </w:pPr>
                      <w:bookmarkStart w:id="57" w:name="_Toc180997698"/>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2</w:t>
                      </w:r>
                      <w:r w:rsidR="0096328C">
                        <w:rPr>
                          <w:noProof/>
                        </w:rPr>
                        <w:fldChar w:fldCharType="end"/>
                      </w:r>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DE2C0D" w:rsidRDefault="00DE2C0D"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" stroked="f">
                <v:textbox>
                  <w:txbxContent>
                    <w:p w14:paraId="6C21E5E6" w14:textId="11CDA910" w:rsidR="00DE2C0D" w:rsidRDefault="00DE2C0D"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4A682C">
      <w:pPr>
        <w:pStyle w:val="ListParagraph"/>
        <w:numPr>
          <w:ilvl w:val="0"/>
          <w:numId w:val="22"/>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D36A52">
      <w:pPr>
        <w:pStyle w:val="ListParagraph"/>
        <w:numPr>
          <w:ilvl w:val="0"/>
          <w:numId w:val="27"/>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66898F93" w:rsidR="00DE2C0D" w:rsidRPr="00B70CA6" w:rsidRDefault="00DE2C0D" w:rsidP="000C4AE7">
                            <w:pPr>
                              <w:pStyle w:val="Caption"/>
                              <w:jc w:val="center"/>
                              <w:rPr>
                                <w:noProof/>
                                <w:sz w:val="26"/>
                                <w:szCs w:val="26"/>
                              </w:rPr>
                            </w:pPr>
                            <w:bookmarkStart w:id="58" w:name="_Toc180997699"/>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3</w:t>
                            </w:r>
                            <w:r w:rsidR="0096328C">
                              <w:rPr>
                                <w:noProof/>
                              </w:rPr>
                              <w:fldChar w:fldCharType="end"/>
                            </w:r>
                            <w:r>
                              <w:rPr>
                                <w:noProof/>
                              </w:rPr>
                              <w:t>5</w:t>
                            </w:r>
                            <w:r>
                              <w:rPr>
                                <w:lang w:val="vi-VN"/>
                              </w:rPr>
                              <w:t xml:space="preserve">: </w:t>
                            </w:r>
                            <w:r>
                              <w:t>Xóa tất cả Documents trong Collectio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" stroked="f">
                <v:textbox style="mso-fit-shape-to-text:t" inset="0,0,0,0">
                  <w:txbxContent>
                    <w:p w14:paraId="259600B6" w14:textId="66898F93" w:rsidR="00DE2C0D" w:rsidRPr="00B70CA6" w:rsidRDefault="00DE2C0D" w:rsidP="000C4AE7">
                      <w:pPr>
                        <w:pStyle w:val="Caption"/>
                        <w:jc w:val="center"/>
                        <w:rPr>
                          <w:noProof/>
                          <w:sz w:val="26"/>
                          <w:szCs w:val="26"/>
                        </w:rPr>
                      </w:pPr>
                      <w:bookmarkStart w:id="59" w:name="_Toc180997699"/>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3</w:t>
                      </w:r>
                      <w:r w:rsidR="0096328C">
                        <w:rPr>
                          <w:noProof/>
                        </w:rPr>
                        <w:fldChar w:fldCharType="end"/>
                      </w:r>
                      <w:r>
                        <w:rPr>
                          <w:noProof/>
                        </w:rPr>
                        <w:t>5</w:t>
                      </w:r>
                      <w:r>
                        <w:rPr>
                          <w:lang w:val="vi-VN"/>
                        </w:rPr>
                        <w:t xml:space="preserve">: </w:t>
                      </w:r>
                      <w:r>
                        <w:t>Xóa tất cả Documents trong Collection</w:t>
                      </w:r>
                      <w:bookmarkEnd w:id="59"/>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DE2C0D">
      <w:pPr>
        <w:pStyle w:val="Heading3"/>
        <w:numPr>
          <w:ilvl w:val="0"/>
          <w:numId w:val="28"/>
        </w:numPr>
        <w:ind w:left="810" w:hanging="810"/>
        <w:rPr>
          <w:b w:val="0"/>
          <w:i/>
          <w:lang w:val="vi-VN"/>
        </w:rPr>
      </w:pPr>
      <w:bookmarkStart w:id="60" w:name="_Toc181003576"/>
      <w:r w:rsidRPr="00F17B0B">
        <w:rPr>
          <w:b w:val="0"/>
          <w:i/>
          <w:lang w:val="vi-VN"/>
        </w:rPr>
        <w:t>Các tính năng nổi bật của MongoDB</w:t>
      </w:r>
      <w:bookmarkEnd w:id="60"/>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D36A52">
      <w:pPr>
        <w:pStyle w:val="ListParagraph"/>
        <w:numPr>
          <w:ilvl w:val="0"/>
          <w:numId w:val="22"/>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7821B51E" w:rsidR="000C4AE7" w:rsidRPr="000C4AE7" w:rsidRDefault="000C4AE7" w:rsidP="00D36A52">
      <w:pPr>
        <w:pStyle w:val="ListParagraph"/>
        <w:numPr>
          <w:ilvl w:val="0"/>
          <w:numId w:val="22"/>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E2C0D">
      <w:pPr>
        <w:pStyle w:val="Heading3"/>
        <w:numPr>
          <w:ilvl w:val="0"/>
          <w:numId w:val="28"/>
        </w:numPr>
        <w:ind w:left="810" w:hanging="810"/>
        <w:rPr>
          <w:b w:val="0"/>
          <w:i/>
        </w:rPr>
      </w:pPr>
      <w:bookmarkStart w:id="61" w:name="_Toc181003577"/>
      <w:r w:rsidRPr="00F17B0B">
        <w:rPr>
          <w:b w:val="0"/>
          <w:i/>
          <w:lang w:val="vi-VN"/>
        </w:rPr>
        <w:t>So sánh MongoDB và các cơ sở dữ liêu khác</w:t>
      </w:r>
      <w:bookmarkEnd w:id="61"/>
    </w:p>
    <w:p w14:paraId="5E9664AF" w14:textId="1A280654"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3FE8A57A" w:rsidR="00DE2C0D" w:rsidRPr="00812485" w:rsidRDefault="00DE2C0D" w:rsidP="005D48C8">
                            <w:pPr>
                              <w:pStyle w:val="Caption"/>
                              <w:jc w:val="center"/>
                              <w:rPr>
                                <w:b/>
                                <w:bCs/>
                                <w:noProof/>
                                <w:color w:val="auto"/>
                              </w:rPr>
                            </w:pPr>
                            <w:bookmarkStart w:id="62" w:name="_Toc18099770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4</w:t>
                            </w:r>
                            <w:r w:rsidR="0096328C">
                              <w:rPr>
                                <w:noProof/>
                              </w:rPr>
                              <w:fldChar w:fldCharType="end"/>
                            </w:r>
                            <w:r>
                              <w:rPr>
                                <w:lang w:val="vi-VN"/>
                              </w:rPr>
                              <w:t>: So sánh MongoDB và My SQ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" stroked="f">
                <v:textbox style="mso-fit-shape-to-text:t" inset="0,0,0,0">
                  <w:txbxContent>
                    <w:p w14:paraId="2A60C7BF" w14:textId="3FE8A57A" w:rsidR="00DE2C0D" w:rsidRPr="00812485" w:rsidRDefault="00DE2C0D" w:rsidP="005D48C8">
                      <w:pPr>
                        <w:pStyle w:val="Caption"/>
                        <w:jc w:val="center"/>
                        <w:rPr>
                          <w:b/>
                          <w:bCs/>
                          <w:noProof/>
                          <w:color w:val="auto"/>
                        </w:rPr>
                      </w:pPr>
                      <w:bookmarkStart w:id="63" w:name="_Toc18099770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4</w:t>
                      </w:r>
                      <w:r w:rsidR="0096328C">
                        <w:rPr>
                          <w:noProof/>
                        </w:rPr>
                        <w:fldChar w:fldCharType="end"/>
                      </w:r>
                      <w:r>
                        <w:rPr>
                          <w:lang w:val="vi-VN"/>
                        </w:rPr>
                        <w:t>: So sánh MongoDB và My SQL</w:t>
                      </w:r>
                      <w:bookmarkEnd w:id="63"/>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211377">
      <w:pPr>
        <w:pStyle w:val="ListParagraph"/>
        <w:numPr>
          <w:ilvl w:val="0"/>
          <w:numId w:val="22"/>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36D5230A" w:rsidR="00DE2C0D" w:rsidRPr="00C10316" w:rsidRDefault="00DE2C0D" w:rsidP="005D48C8">
                            <w:pPr>
                              <w:pStyle w:val="Caption"/>
                              <w:jc w:val="center"/>
                              <w:rPr>
                                <w:noProof/>
                                <w:sz w:val="26"/>
                                <w:szCs w:val="26"/>
                              </w:rPr>
                            </w:pPr>
                            <w:bookmarkStart w:id="64" w:name="_Toc18099770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5</w:t>
                            </w:r>
                            <w:r w:rsidR="0096328C">
                              <w:rPr>
                                <w:noProof/>
                              </w:rPr>
                              <w:fldChar w:fldCharType="end"/>
                            </w:r>
                            <w:r>
                              <w:rPr>
                                <w:lang w:val="vi-VN"/>
                              </w:rPr>
                              <w:t>: So sánh với Apache Cassandra</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" stroked="f">
                <v:textbox style="mso-fit-shape-to-text:t" inset="0,0,0,0">
                  <w:txbxContent>
                    <w:p w14:paraId="6ED36FCE" w14:textId="36D5230A" w:rsidR="00DE2C0D" w:rsidRPr="00C10316" w:rsidRDefault="00DE2C0D" w:rsidP="005D48C8">
                      <w:pPr>
                        <w:pStyle w:val="Caption"/>
                        <w:jc w:val="center"/>
                        <w:rPr>
                          <w:noProof/>
                          <w:sz w:val="26"/>
                          <w:szCs w:val="26"/>
                        </w:rPr>
                      </w:pPr>
                      <w:bookmarkStart w:id="65" w:name="_Toc18099770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5</w:t>
                      </w:r>
                      <w:r w:rsidR="0096328C">
                        <w:rPr>
                          <w:noProof/>
                        </w:rPr>
                        <w:fldChar w:fldCharType="end"/>
                      </w:r>
                      <w:r>
                        <w:rPr>
                          <w:lang w:val="vi-VN"/>
                        </w:rPr>
                        <w:t>: So sánh với Apache Cassandra</w:t>
                      </w:r>
                      <w:bookmarkEnd w:id="65"/>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1AE53D84" w:rsidR="00730295" w:rsidRPr="00F17B0B" w:rsidRDefault="005D48C8" w:rsidP="00DE2C0D">
      <w:pPr>
        <w:pStyle w:val="Heading3"/>
        <w:numPr>
          <w:ilvl w:val="0"/>
          <w:numId w:val="28"/>
        </w:numPr>
        <w:ind w:left="810" w:hanging="810"/>
        <w:rPr>
          <w:b w:val="0"/>
        </w:rPr>
      </w:pPr>
      <w:bookmarkStart w:id="66" w:name="_Toc181003578"/>
      <w:r w:rsidRPr="00F17B0B">
        <w:rPr>
          <w:b w:val="0"/>
          <w:lang w:val="vi-VN"/>
        </w:rPr>
        <w:t>Công cụ</w:t>
      </w:r>
      <w:r w:rsidR="007524F9">
        <w:rPr>
          <w:b w:val="0"/>
        </w:rPr>
        <w:t xml:space="preserve"> hỗ</w:t>
      </w:r>
      <w:r w:rsidRPr="00F17B0B">
        <w:rPr>
          <w:b w:val="0"/>
          <w:lang w:val="vi-VN"/>
        </w:rPr>
        <w:t xml:space="preserve"> trợ MongoDB</w:t>
      </w:r>
      <w:bookmarkEnd w:id="66"/>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211377">
      <w:pPr>
        <w:pStyle w:val="ListParagraph"/>
        <w:numPr>
          <w:ilvl w:val="0"/>
          <w:numId w:val="22"/>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66AB1CB4" w:rsidR="005D48C8" w:rsidRPr="00F17B0B" w:rsidRDefault="00F17B0B" w:rsidP="00DE2C0D">
      <w:pPr>
        <w:pStyle w:val="Heading3"/>
        <w:numPr>
          <w:ilvl w:val="0"/>
          <w:numId w:val="28"/>
        </w:numPr>
        <w:ind w:left="810" w:hanging="810"/>
        <w:rPr>
          <w:b w:val="0"/>
          <w:i/>
          <w:lang w:val="vi-VN"/>
        </w:rPr>
      </w:pPr>
      <w:bookmarkStart w:id="67" w:name="_Toc181003579"/>
      <w:r w:rsidRPr="00F17B0B">
        <w:rPr>
          <w:b w:val="0"/>
          <w:i/>
          <w:lang w:val="vi-VN"/>
        </w:rPr>
        <w:t>Ưu điểm và nhược điểm:</w:t>
      </w:r>
      <w:bookmarkEnd w:id="67"/>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729A8B07" w:rsidR="00F17B0B" w:rsidRPr="00F17B0B" w:rsidRDefault="00F17B0B" w:rsidP="00211377">
      <w:pPr>
        <w:pStyle w:val="ListParagraph"/>
        <w:numPr>
          <w:ilvl w:val="1"/>
          <w:numId w:val="22"/>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211377">
      <w:pPr>
        <w:pStyle w:val="ListParagraph"/>
        <w:numPr>
          <w:ilvl w:val="1"/>
          <w:numId w:val="22"/>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211377">
      <w:pPr>
        <w:pStyle w:val="ListParagraph"/>
        <w:numPr>
          <w:ilvl w:val="1"/>
          <w:numId w:val="22"/>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DE2C0D">
      <w:pPr>
        <w:pStyle w:val="Heading3"/>
        <w:numPr>
          <w:ilvl w:val="0"/>
          <w:numId w:val="28"/>
        </w:numPr>
        <w:ind w:left="810" w:hanging="810"/>
        <w:rPr>
          <w:b w:val="0"/>
          <w:i/>
          <w:lang w:val="vi-VN"/>
        </w:rPr>
      </w:pPr>
      <w:bookmarkStart w:id="68" w:name="_Toc181003580"/>
      <w:r w:rsidRPr="00F17B0B">
        <w:rPr>
          <w:b w:val="0"/>
          <w:i/>
          <w:lang w:val="vi-VN"/>
        </w:rPr>
        <w:t>Hướng phát triển</w:t>
      </w:r>
      <w:bookmarkEnd w:id="68"/>
    </w:p>
    <w:p w14:paraId="7EEF1098" w14:textId="1B3A094E" w:rsidR="00F17B0B" w:rsidRPr="00F17B0B" w:rsidRDefault="00F17B0B" w:rsidP="00211377">
      <w:pPr>
        <w:pStyle w:val="ListParagraph"/>
        <w:numPr>
          <w:ilvl w:val="0"/>
          <w:numId w:val="22"/>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211377">
      <w:pPr>
        <w:pStyle w:val="ListParagraph"/>
        <w:numPr>
          <w:ilvl w:val="0"/>
          <w:numId w:val="22"/>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3A4D1479" w14:textId="79E8B0DF" w:rsidR="00F17B0B" w:rsidRDefault="00730295" w:rsidP="005B20C0">
      <w:pPr>
        <w:pStyle w:val="Heading1"/>
        <w:numPr>
          <w:ilvl w:val="0"/>
          <w:numId w:val="3"/>
        </w:numPr>
      </w:pPr>
      <w:bookmarkStart w:id="69" w:name="_Toc181003581"/>
      <w:r>
        <w:rPr>
          <w:lang w:val="vi-VN"/>
        </w:rPr>
        <w:lastRenderedPageBreak/>
        <w:t>KẾT QUẢ THỰC NGHIỆM</w:t>
      </w:r>
      <w:bookmarkEnd w:id="69"/>
    </w:p>
    <w:p w14:paraId="505E5938" w14:textId="77777777" w:rsidR="005B20C0" w:rsidRDefault="005B20C0" w:rsidP="00DE2C0D">
      <w:pPr>
        <w:pStyle w:val="Heading2"/>
        <w:numPr>
          <w:ilvl w:val="0"/>
          <w:numId w:val="32"/>
        </w:numPr>
        <w:ind w:left="810" w:hanging="810"/>
      </w:pPr>
      <w:bookmarkStart w:id="70" w:name="_Toc181003582"/>
      <w:r w:rsidRPr="00E710D2">
        <w:t>Mục tiêu thực nghiệm</w:t>
      </w:r>
      <w:bookmarkEnd w:id="70"/>
    </w:p>
    <w:p w14:paraId="4E91980D" w14:textId="77777777" w:rsidR="005B20C0" w:rsidRDefault="005B20C0" w:rsidP="00DE2C0D">
      <w:pPr>
        <w:pStyle w:val="ListParagraph"/>
        <w:ind w:left="0" w:firstLine="990"/>
      </w:pPr>
      <w:r w:rsidRPr="00E710D2">
        <w:t xml:space="preserve">Mục tiêu của việc thu thập và phân tích dữ liệu dược phẩm trên website Pharmacity.vn bằng </w:t>
      </w:r>
      <w:r w:rsidRPr="00806F0D">
        <w:rPr>
          <w:b/>
          <w:bCs/>
        </w:rPr>
        <w:t>Selenium Web Driver</w:t>
      </w:r>
      <w:r w:rsidRPr="00E710D2">
        <w:t xml:space="preserve"> và </w:t>
      </w:r>
      <w:r w:rsidRPr="00806F0D">
        <w:rPr>
          <w:b/>
          <w:bCs/>
        </w:rPr>
        <w:t>mongoDB</w:t>
      </w:r>
      <w:r w:rsidRPr="00E710D2">
        <w:t xml:space="preserve"> có thể bao gồm các điểm như sau:</w:t>
      </w:r>
    </w:p>
    <w:p w14:paraId="42831B57" w14:textId="77777777" w:rsidR="005B20C0" w:rsidRPr="000F6D17" w:rsidRDefault="005B20C0" w:rsidP="00DE2C0D">
      <w:pPr>
        <w:pStyle w:val="Heading3"/>
        <w:numPr>
          <w:ilvl w:val="0"/>
          <w:numId w:val="31"/>
        </w:numPr>
        <w:ind w:left="810" w:hanging="810"/>
        <w:rPr>
          <w:b w:val="0"/>
          <w:i/>
        </w:rPr>
      </w:pPr>
      <w:bookmarkStart w:id="71" w:name="_Toc181003583"/>
      <w:r w:rsidRPr="000F6D17">
        <w:rPr>
          <w:b w:val="0"/>
          <w:i/>
        </w:rPr>
        <w:t>Tìm hiểu và thành thạo sử dụng các công cụ mã nguồn mở</w:t>
      </w:r>
      <w:bookmarkEnd w:id="71"/>
    </w:p>
    <w:p w14:paraId="3ABCB2AC" w14:textId="77777777" w:rsidR="005B20C0" w:rsidRDefault="005B20C0" w:rsidP="00AA30FD">
      <w:pPr>
        <w:ind w:firstLine="990"/>
      </w:pPr>
      <w:r w:rsidRPr="00E710D2">
        <w:t xml:space="preserve">Thông qua quá trình thu thập và lưu trữ dữ liệu dược phẩm từ website Pharmacity, giúp chúng ta hiểu rõ hơn về các công cụ như </w:t>
      </w:r>
      <w:r w:rsidRPr="00806F0D">
        <w:rPr>
          <w:b/>
          <w:bCs/>
        </w:rPr>
        <w:t>selenium</w:t>
      </w:r>
      <w:r w:rsidRPr="00E710D2">
        <w:t xml:space="preserve"> </w:t>
      </w:r>
      <w:r w:rsidRPr="00806F0D">
        <w:rPr>
          <w:b/>
          <w:bCs/>
        </w:rPr>
        <w:t>webdriver</w:t>
      </w:r>
      <w:r w:rsidRPr="00E710D2">
        <w:t xml:space="preserve"> để tự động hóa các thao tác thu thập dữ liệu trên trình duyệt, công cụ lưu trữ và phân tích, xử lý dữ liệu như </w:t>
      </w:r>
      <w:r w:rsidRPr="00806F0D">
        <w:rPr>
          <w:b/>
          <w:bCs/>
        </w:rPr>
        <w:t>mongoDB</w:t>
      </w:r>
      <w:r w:rsidRPr="00E710D2">
        <w:t xml:space="preserve">, </w:t>
      </w:r>
      <w:r w:rsidRPr="00806F0D">
        <w:rPr>
          <w:b/>
          <w:bCs/>
        </w:rPr>
        <w:t>SQLite</w:t>
      </w:r>
      <w:r w:rsidRPr="00E710D2">
        <w:t xml:space="preserve"> nhằm phục vụ cho các mục tiêu, yêu cầu khác nhau cũng như thành thạo cách sử dụng chúng.</w:t>
      </w:r>
    </w:p>
    <w:p w14:paraId="741F30B2" w14:textId="77777777" w:rsidR="005B20C0" w:rsidRPr="000F6D17" w:rsidRDefault="005B20C0" w:rsidP="00DE2C0D">
      <w:pPr>
        <w:pStyle w:val="Heading3"/>
        <w:numPr>
          <w:ilvl w:val="0"/>
          <w:numId w:val="31"/>
        </w:numPr>
        <w:ind w:left="810" w:hanging="810"/>
        <w:rPr>
          <w:b w:val="0"/>
          <w:i/>
        </w:rPr>
      </w:pPr>
      <w:bookmarkStart w:id="72" w:name="_Toc181003584"/>
      <w:r w:rsidRPr="000F6D17">
        <w:rPr>
          <w:b w:val="0"/>
          <w:i/>
        </w:rPr>
        <w:t>Tự động hóa quá trình thu thập dữ liệu dược phẩm</w:t>
      </w:r>
      <w:bookmarkEnd w:id="72"/>
    </w:p>
    <w:p w14:paraId="6B9C100D"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 xml:space="preserve">Sử dụng công cụ mã nguồn mở </w:t>
      </w:r>
      <w:r w:rsidRPr="009A0BF3">
        <w:rPr>
          <w:b/>
          <w:bCs/>
          <w:color w:val="000000"/>
          <w:sz w:val="26"/>
          <w:szCs w:val="26"/>
        </w:rPr>
        <w:t>Selenium WebDriver</w:t>
      </w:r>
      <w:r>
        <w:rPr>
          <w:color w:val="000000"/>
          <w:sz w:val="26"/>
          <w:szCs w:val="26"/>
        </w:rPr>
        <w:t xml:space="preserve"> để tự động hóa quá trình duyệt website, thu thập các dữ liệu dược phẩm như mã, tên sản phẩm, giá bán, mô tả, thành phần , công dụng giúp giảm thiểu thời gian và công sức so với việc thu thập dữ liệu thủ công, cập nhật dữ liệu nhanh chóng khi có sự thay đổi về dữ liệu.</w:t>
      </w:r>
    </w:p>
    <w:p w14:paraId="5D20B86F" w14:textId="77777777" w:rsidR="005B20C0" w:rsidRPr="000F6D17" w:rsidRDefault="005B20C0" w:rsidP="00DE2C0D">
      <w:pPr>
        <w:pStyle w:val="Heading3"/>
        <w:numPr>
          <w:ilvl w:val="0"/>
          <w:numId w:val="31"/>
        </w:numPr>
        <w:ind w:left="900" w:hanging="900"/>
        <w:rPr>
          <w:b w:val="0"/>
          <w:i/>
        </w:rPr>
      </w:pPr>
      <w:bookmarkStart w:id="73" w:name="_Toc181003585"/>
      <w:r w:rsidRPr="000F6D17">
        <w:rPr>
          <w:b w:val="0"/>
          <w:i/>
        </w:rPr>
        <w:t xml:space="preserve">Lưu trữ và xử lý dữ liệu hiệu quả thông qua </w:t>
      </w:r>
      <w:r w:rsidRPr="009A0BF3">
        <w:rPr>
          <w:bCs/>
          <w:i/>
        </w:rPr>
        <w:t>mongoDB</w:t>
      </w:r>
      <w:bookmarkEnd w:id="73"/>
    </w:p>
    <w:p w14:paraId="4B5061F3"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 xml:space="preserve">Sau quá trình thu thập dữ liệu ta cần phải lưu trữ dữ liệu để xử lý, thông qua </w:t>
      </w:r>
      <w:r w:rsidRPr="009A0BF3">
        <w:rPr>
          <w:b/>
          <w:bCs/>
          <w:color w:val="000000"/>
          <w:sz w:val="26"/>
          <w:szCs w:val="26"/>
        </w:rPr>
        <w:t>mongoDB</w:t>
      </w:r>
      <w:r>
        <w:rPr>
          <w:color w:val="000000"/>
          <w:sz w:val="26"/>
          <w:szCs w:val="26"/>
        </w:rPr>
        <w:t>, một cơ sở dữ liệu NoSQL, Giúp chúng ta lưu trữ và quản lý dữ liệu một cách linh hoạt, thuận tiện cho bước phân tích dữ liệu.</w:t>
      </w:r>
    </w:p>
    <w:p w14:paraId="65CA8922"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mục tiêu nhằm đề xuất các chính sách quảng cáo hiệu quả, cải thiện trải nghiệm người dùng, phát triển sản phẩm. </w:t>
      </w:r>
    </w:p>
    <w:p w14:paraId="25FBBFBC" w14:textId="77777777" w:rsidR="005B20C0" w:rsidRPr="00E710D2" w:rsidRDefault="005B20C0" w:rsidP="005B20C0">
      <w:pPr>
        <w:pStyle w:val="ListParagraph"/>
        <w:ind w:left="0"/>
      </w:pPr>
    </w:p>
    <w:p w14:paraId="45F755BB" w14:textId="77777777" w:rsidR="005B20C0" w:rsidRDefault="005B20C0" w:rsidP="005B20C0">
      <w:pPr>
        <w:pStyle w:val="ListParagraph"/>
        <w:ind w:left="0"/>
        <w:rPr>
          <w:b/>
          <w:bCs/>
        </w:rPr>
      </w:pPr>
    </w:p>
    <w:p w14:paraId="7C94CEAB" w14:textId="77777777" w:rsidR="005B20C0" w:rsidRPr="00C23968" w:rsidRDefault="005B20C0" w:rsidP="005B20C0">
      <w:pPr>
        <w:pStyle w:val="ListParagraph"/>
        <w:ind w:left="0"/>
        <w:rPr>
          <w:b/>
          <w:bCs/>
        </w:rPr>
      </w:pPr>
    </w:p>
    <w:p w14:paraId="00B54F4E" w14:textId="2902B750" w:rsidR="00510A6A" w:rsidRDefault="00510A6A" w:rsidP="00B85FB0">
      <w:pPr>
        <w:pStyle w:val="Heading2"/>
        <w:numPr>
          <w:ilvl w:val="1"/>
          <w:numId w:val="41"/>
        </w:numPr>
        <w:ind w:left="72"/>
      </w:pPr>
      <w:r w:rsidRPr="00C23968">
        <w:t>Quá trình thực nghiệm</w:t>
      </w:r>
    </w:p>
    <w:p w14:paraId="41870580" w14:textId="59D41545" w:rsidR="006A38B1" w:rsidRDefault="006A38B1" w:rsidP="00CF6D8A">
      <w:pPr>
        <w:ind w:firstLine="720"/>
        <w:rPr>
          <w:lang w:val="vi-VN"/>
        </w:rPr>
      </w:pPr>
      <w:r>
        <w:t>Dữ</w:t>
      </w:r>
      <w:r w:rsidRPr="00CF6D8A">
        <w:rPr>
          <w:lang w:val="vi-VN"/>
        </w:rPr>
        <w:t xml:space="preserve"> liệu dược phẩm thu thập từ website Pharmacity.vn sử dụng công cụ mã nguồn mở </w:t>
      </w:r>
      <w:r w:rsidR="00CF6D8A" w:rsidRPr="009D5791">
        <w:rPr>
          <w:b/>
          <w:bCs/>
          <w:lang w:val="vi-VN"/>
        </w:rPr>
        <w:t>Selenium Web Driver</w:t>
      </w:r>
      <w:r w:rsidR="00CF6D8A">
        <w:rPr>
          <w:lang w:val="vi-VN"/>
        </w:rPr>
        <w:t xml:space="preserve"> và </w:t>
      </w:r>
      <w:r w:rsidR="00CF6D8A" w:rsidRPr="009D5791">
        <w:rPr>
          <w:b/>
          <w:bCs/>
          <w:lang w:val="vi-VN"/>
        </w:rPr>
        <w:t>Xpath</w:t>
      </w:r>
      <w:r w:rsidR="00CF6D8A">
        <w:rPr>
          <w:lang w:val="vi-VN"/>
        </w:rPr>
        <w:t xml:space="preserve"> để thu tự động hóa quá trình duyệt web và thu thập dữ </w:t>
      </w:r>
      <w:r w:rsidR="00DE4981">
        <w:rPr>
          <w:lang w:val="vi-VN"/>
        </w:rPr>
        <w:t xml:space="preserve">liệu, trong quá trình thu thập sử dụng thư viện </w:t>
      </w:r>
      <w:r w:rsidR="00DE4981" w:rsidRPr="009D5791">
        <w:rPr>
          <w:b/>
          <w:bCs/>
          <w:lang w:val="vi-VN"/>
        </w:rPr>
        <w:t>Re</w:t>
      </w:r>
      <w:r w:rsidR="00DE4981">
        <w:rPr>
          <w:lang w:val="vi-VN"/>
        </w:rPr>
        <w:t xml:space="preserve"> trong </w:t>
      </w:r>
      <w:r w:rsidR="00DE4981" w:rsidRPr="009D5791">
        <w:rPr>
          <w:b/>
          <w:bCs/>
          <w:lang w:val="vi-VN"/>
        </w:rPr>
        <w:t>Python</w:t>
      </w:r>
      <w:r w:rsidR="00DE4981">
        <w:rPr>
          <w:lang w:val="vi-VN"/>
        </w:rPr>
        <w:t xml:space="preserve"> để xử lý dữ </w:t>
      </w:r>
      <w:r w:rsidR="007F4DD1">
        <w:rPr>
          <w:lang w:val="vi-VN"/>
        </w:rPr>
        <w:t>liệu</w:t>
      </w:r>
      <w:r w:rsidR="00DE4981">
        <w:rPr>
          <w:lang w:val="vi-VN"/>
        </w:rPr>
        <w:t xml:space="preserve">. Toàn bộ dữ liệu sau khi được xử lý sơ bộ sẽ được lưu trữ </w:t>
      </w:r>
      <w:r w:rsidR="009F5064">
        <w:rPr>
          <w:lang w:val="vi-VN"/>
        </w:rPr>
        <w:t xml:space="preserve">vào </w:t>
      </w:r>
      <w:r w:rsidR="00B71893" w:rsidRPr="009D5791">
        <w:rPr>
          <w:b/>
          <w:bCs/>
          <w:lang w:val="vi-VN"/>
        </w:rPr>
        <w:t>mongoDB</w:t>
      </w:r>
      <w:r w:rsidR="00B71893">
        <w:rPr>
          <w:lang w:val="vi-VN"/>
        </w:rPr>
        <w:t>. Quá trình thu thập dữ liệu bao gồm các bước sau:</w:t>
      </w:r>
    </w:p>
    <w:p w14:paraId="7CC6E3B3" w14:textId="3D264B65" w:rsidR="00B71893" w:rsidRPr="0096328C" w:rsidRDefault="00E55770" w:rsidP="00B32AA6">
      <w:pPr>
        <w:pStyle w:val="Heading3"/>
        <w:numPr>
          <w:ilvl w:val="2"/>
          <w:numId w:val="37"/>
        </w:numPr>
        <w:ind w:left="504"/>
        <w:rPr>
          <w:b w:val="0"/>
          <w:bCs/>
          <w:i/>
          <w:iCs/>
          <w:lang w:val="vi-VN"/>
        </w:rPr>
      </w:pPr>
      <w:r w:rsidRPr="0096328C">
        <w:rPr>
          <w:b w:val="0"/>
          <w:bCs/>
          <w:i/>
          <w:iCs/>
          <w:lang w:val="vi-VN"/>
        </w:rPr>
        <w:t>Định nghĩa các hàm thu thập dữ liệu</w:t>
      </w:r>
    </w:p>
    <w:p w14:paraId="0ECE69C4" w14:textId="5800A082" w:rsidR="00E55770" w:rsidRDefault="00950187" w:rsidP="00950187">
      <w:pPr>
        <w:spacing w:before="120" w:after="120"/>
        <w:ind w:firstLine="720"/>
        <w:rPr>
          <w:lang w:val="vi-VN"/>
        </w:rPr>
      </w:pPr>
      <w:r>
        <w:rPr>
          <w:lang w:val="vi-VN"/>
        </w:rPr>
        <w:t xml:space="preserve">Để thuận tiện cho quá trình thu thập dữ liệu, đồng thời thu thập dữ liệu một cách chính xác, tránh khả năng trùng lặp dữ liệu, chúng tôi đã viết lên ba </w:t>
      </w:r>
      <w:r w:rsidR="005044B3">
        <w:rPr>
          <w:lang w:val="vi-VN"/>
        </w:rPr>
        <w:t>hàm trong python để phục vụ các mục tiêu trên các hàm lần lượt là:</w:t>
      </w:r>
    </w:p>
    <w:p w14:paraId="325FEF76" w14:textId="2EBE6B4D" w:rsidR="005044B3" w:rsidRPr="00076DD6" w:rsidRDefault="004E47DB" w:rsidP="00076DD6">
      <w:pPr>
        <w:pStyle w:val="Heading4"/>
        <w:numPr>
          <w:ilvl w:val="3"/>
          <w:numId w:val="44"/>
        </w:numPr>
        <w:ind w:left="648"/>
        <w:rPr>
          <w:b w:val="0"/>
          <w:bCs/>
          <w:lang w:val="vi-VN"/>
        </w:rPr>
      </w:pPr>
      <w:r w:rsidRPr="00076DD6">
        <w:rPr>
          <w:b w:val="0"/>
          <w:bCs/>
          <w:lang w:val="vi-VN"/>
        </w:rPr>
        <w:t xml:space="preserve">Tải toàn bộ dược phẩm có trong </w:t>
      </w:r>
      <w:r w:rsidR="00904299">
        <w:rPr>
          <w:b w:val="0"/>
          <w:bCs/>
          <w:lang w:val="vi-VN"/>
        </w:rPr>
        <w:t>trang</w:t>
      </w:r>
    </w:p>
    <w:p w14:paraId="2EF3D653" w14:textId="09FC4838" w:rsidR="00243FBE" w:rsidRDefault="00964078" w:rsidP="00F562DC">
      <w:pPr>
        <w:spacing w:before="120" w:after="120"/>
        <w:ind w:left="72" w:firstLine="720"/>
        <w:rPr>
          <w:lang w:val="vi-VN"/>
        </w:rPr>
      </w:pPr>
      <w:r>
        <w:rPr>
          <w:lang w:val="vi-VN"/>
        </w:rPr>
        <w:t xml:space="preserve">Hàm </w:t>
      </w:r>
      <w:r w:rsidRPr="00784699">
        <w:rPr>
          <w:b/>
          <w:bCs/>
          <w:lang w:val="vi-VN"/>
        </w:rPr>
        <w:t>l</w:t>
      </w:r>
      <w:r w:rsidR="00243FBE" w:rsidRPr="00784699">
        <w:rPr>
          <w:b/>
          <w:bCs/>
          <w:lang w:val="vi-VN"/>
        </w:rPr>
        <w:t>oad_all_products</w:t>
      </w:r>
      <w:r w:rsidR="00243FBE">
        <w:rPr>
          <w:lang w:val="vi-VN"/>
        </w:rPr>
        <w:t xml:space="preserve">: Định nghĩa </w:t>
      </w:r>
      <w:r w:rsidR="00F562DC">
        <w:rPr>
          <w:lang w:val="vi-VN"/>
        </w:rPr>
        <w:t>hàm</w:t>
      </w:r>
      <w:r w:rsidR="00243FBE">
        <w:rPr>
          <w:lang w:val="vi-VN"/>
        </w:rPr>
        <w:t xml:space="preserve"> </w:t>
      </w:r>
      <w:r w:rsidR="00F562DC">
        <w:rPr>
          <w:lang w:val="vi-VN"/>
        </w:rPr>
        <w:t xml:space="preserve">load_all_products sử dụng Selenium Web </w:t>
      </w:r>
      <w:r w:rsidR="00627D21">
        <w:rPr>
          <w:lang w:val="vi-VN"/>
        </w:rPr>
        <w:t xml:space="preserve">Drỉver, khởi tạo một vòng lặp vô hạn thực hiện thao tác cuộn xuống và tải thêm sản phẩm trên website Pharmacity.vn cho đến khi không còn sản phẩm để tải nữa </w:t>
      </w:r>
    </w:p>
    <w:p w14:paraId="169259EF" w14:textId="3828C0DD" w:rsidR="00304135" w:rsidRDefault="009A15FC" w:rsidP="00304135">
      <w:pPr>
        <w:keepNext/>
        <w:spacing w:before="120" w:after="120"/>
        <w:ind w:left="72" w:firstLine="720"/>
      </w:pPr>
      <w:r>
        <w:rPr>
          <w:noProof/>
          <w:lang w:val="vi-VN"/>
        </w:rPr>
        <w:drawing>
          <wp:anchor distT="0" distB="0" distL="114300" distR="114300" simplePos="0" relativeHeight="251724800" behindDoc="0" locked="0" layoutInCell="1" allowOverlap="1" wp14:anchorId="68004EA0" wp14:editId="39C5EC49">
            <wp:simplePos x="0" y="0"/>
            <wp:positionH relativeFrom="margin">
              <wp:posOffset>36195</wp:posOffset>
            </wp:positionH>
            <wp:positionV relativeFrom="paragraph">
              <wp:posOffset>561340</wp:posOffset>
            </wp:positionV>
            <wp:extent cx="5579745" cy="1638300"/>
            <wp:effectExtent l="0" t="0" r="1905" b="0"/>
            <wp:wrapNone/>
            <wp:docPr id="8" name="Picture 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omputer screen shot of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579745" cy="1638300"/>
                    </a:xfrm>
                    <a:prstGeom prst="rect">
                      <a:avLst/>
                    </a:prstGeom>
                  </pic:spPr>
                </pic:pic>
              </a:graphicData>
            </a:graphic>
          </wp:anchor>
        </w:drawing>
      </w:r>
      <w:r w:rsidR="00627D21">
        <w:rPr>
          <w:lang w:val="vi-VN"/>
        </w:rPr>
        <w:t xml:space="preserve">Mục tiêu: tải hết toàn bộ dữ liệu dược phẩm để </w:t>
      </w:r>
      <w:r w:rsidR="00F17E84">
        <w:rPr>
          <w:lang w:val="vi-VN"/>
        </w:rPr>
        <w:t xml:space="preserve">thuận tiện cho việc lấy đường liên kết dẫn tới website của từng loại dược </w:t>
      </w:r>
      <w:r w:rsidR="00700B75">
        <w:rPr>
          <w:lang w:val="vi-VN"/>
        </w:rPr>
        <w:t>phẩm.</w:t>
      </w:r>
    </w:p>
    <w:p w14:paraId="0094756D" w14:textId="7B8854C3" w:rsidR="009A15FC" w:rsidRDefault="009A15FC" w:rsidP="002F1BDD">
      <w:pPr>
        <w:pStyle w:val="Caption"/>
        <w:jc w:val="center"/>
        <w:rPr>
          <w:lang w:val="vi-VN"/>
        </w:rPr>
      </w:pPr>
    </w:p>
    <w:p w14:paraId="1B08AD6D" w14:textId="77777777" w:rsidR="009A15FC" w:rsidRDefault="009A15FC" w:rsidP="002F1BDD">
      <w:pPr>
        <w:pStyle w:val="Caption"/>
        <w:jc w:val="center"/>
        <w:rPr>
          <w:lang w:val="vi-VN"/>
        </w:rPr>
      </w:pPr>
    </w:p>
    <w:p w14:paraId="7BC4FEAE" w14:textId="595DAF01" w:rsidR="009A15FC" w:rsidRDefault="009A15FC" w:rsidP="002F1BDD">
      <w:pPr>
        <w:pStyle w:val="Caption"/>
        <w:jc w:val="center"/>
        <w:rPr>
          <w:lang w:val="vi-VN"/>
        </w:rPr>
      </w:pPr>
    </w:p>
    <w:p w14:paraId="61864988" w14:textId="6496F995" w:rsidR="009A15FC" w:rsidRDefault="009A15FC" w:rsidP="002F1BDD">
      <w:pPr>
        <w:pStyle w:val="Caption"/>
        <w:jc w:val="center"/>
        <w:rPr>
          <w:lang w:val="vi-VN"/>
        </w:rPr>
      </w:pPr>
    </w:p>
    <w:p w14:paraId="533AB1A0" w14:textId="77777777" w:rsidR="009A15FC" w:rsidRDefault="009A15FC" w:rsidP="002F1BDD">
      <w:pPr>
        <w:pStyle w:val="Caption"/>
        <w:jc w:val="center"/>
        <w:rPr>
          <w:lang w:val="vi-VN"/>
        </w:rPr>
      </w:pPr>
    </w:p>
    <w:p w14:paraId="264951AE" w14:textId="6B46D734" w:rsidR="00627D21" w:rsidRPr="002F1BDD" w:rsidRDefault="00304135" w:rsidP="002F1BDD">
      <w:pPr>
        <w:pStyle w:val="Caption"/>
        <w:jc w:val="center"/>
        <w:rPr>
          <w:lang w:val="vi-VN"/>
        </w:rPr>
      </w:pPr>
      <w:r w:rsidRPr="002F1BDD">
        <w:t xml:space="preserve">Hình 3.2 </w:t>
      </w:r>
      <w:r w:rsidRPr="002F1BDD">
        <w:fldChar w:fldCharType="begin"/>
      </w:r>
      <w:r w:rsidRPr="002F1BDD">
        <w:instrText xml:space="preserve"> SEQ Hình_3.2 \* ARABIC </w:instrText>
      </w:r>
      <w:r w:rsidRPr="002F1BDD">
        <w:fldChar w:fldCharType="separate"/>
      </w:r>
      <w:r w:rsidR="007F2729">
        <w:rPr>
          <w:noProof/>
        </w:rPr>
        <w:t>1</w:t>
      </w:r>
      <w:r w:rsidRPr="002F1BDD">
        <w:fldChar w:fldCharType="end"/>
      </w:r>
      <w:r w:rsidRPr="002F1BDD">
        <w:rPr>
          <w:lang w:val="vi-VN"/>
        </w:rPr>
        <w:t xml:space="preserve"> Hàm load_all_products</w:t>
      </w:r>
    </w:p>
    <w:p w14:paraId="327CDF4F" w14:textId="2B891611" w:rsidR="002F1BDD" w:rsidRDefault="002F1BDD" w:rsidP="002F1BDD">
      <w:pPr>
        <w:pStyle w:val="ListParagraph"/>
        <w:spacing w:before="120" w:after="120"/>
        <w:ind w:left="648"/>
        <w:rPr>
          <w:lang w:val="vi-VN"/>
        </w:rPr>
      </w:pPr>
    </w:p>
    <w:p w14:paraId="5DA30C34" w14:textId="333F596C" w:rsidR="002F1BDD" w:rsidRPr="00784699" w:rsidRDefault="002F1BDD" w:rsidP="00784699">
      <w:pPr>
        <w:spacing w:before="120" w:after="120"/>
        <w:rPr>
          <w:lang w:val="vi-VN"/>
        </w:rPr>
      </w:pPr>
    </w:p>
    <w:p w14:paraId="12761F48" w14:textId="1986A635" w:rsidR="00700B75" w:rsidRPr="002F6018" w:rsidRDefault="00700B75" w:rsidP="002F6018">
      <w:pPr>
        <w:pStyle w:val="Heading4"/>
        <w:numPr>
          <w:ilvl w:val="3"/>
          <w:numId w:val="43"/>
        </w:numPr>
        <w:ind w:left="648"/>
        <w:rPr>
          <w:b w:val="0"/>
          <w:bCs/>
          <w:lang w:val="vi-VN"/>
        </w:rPr>
      </w:pPr>
      <w:r w:rsidRPr="002F6018">
        <w:rPr>
          <w:b w:val="0"/>
          <w:bCs/>
          <w:lang w:val="vi-VN"/>
        </w:rPr>
        <w:lastRenderedPageBreak/>
        <w:t>Lấy toàn bộ các đường</w:t>
      </w:r>
      <w:r w:rsidR="002F1BDD" w:rsidRPr="002F6018">
        <w:rPr>
          <w:b w:val="0"/>
          <w:bCs/>
          <w:lang w:val="vi-VN"/>
        </w:rPr>
        <w:t xml:space="preserve"> liên kết dẫn đến website từng dược phẩm</w:t>
      </w:r>
    </w:p>
    <w:p w14:paraId="1E40704F" w14:textId="2B88BA3A" w:rsidR="002F1BDD" w:rsidRDefault="004605A3" w:rsidP="005071DD">
      <w:pPr>
        <w:spacing w:before="120" w:after="120"/>
        <w:ind w:left="72" w:firstLine="720"/>
        <w:rPr>
          <w:lang w:val="vi-VN"/>
        </w:rPr>
      </w:pPr>
      <w:r>
        <w:rPr>
          <w:lang w:val="vi-VN"/>
        </w:rPr>
        <w:t xml:space="preserve">Hàm </w:t>
      </w:r>
      <w:r w:rsidRPr="00E649DC">
        <w:rPr>
          <w:b/>
          <w:bCs/>
          <w:lang w:val="vi-VN"/>
        </w:rPr>
        <w:t>g</w:t>
      </w:r>
      <w:r w:rsidR="005071DD" w:rsidRPr="00E649DC">
        <w:rPr>
          <w:b/>
          <w:bCs/>
          <w:lang w:val="vi-VN"/>
        </w:rPr>
        <w:t>et_product_links</w:t>
      </w:r>
      <w:r w:rsidR="005071DD">
        <w:rPr>
          <w:lang w:val="vi-VN"/>
        </w:rPr>
        <w:t>:</w:t>
      </w:r>
      <w:r w:rsidR="008C3D5A">
        <w:rPr>
          <w:lang w:val="vi-VN"/>
        </w:rPr>
        <w:t xml:space="preserve"> Định nghĩa hàm </w:t>
      </w:r>
      <w:r w:rsidR="008C3D5A" w:rsidRPr="00E649DC">
        <w:rPr>
          <w:b/>
          <w:bCs/>
          <w:lang w:val="vi-VN"/>
        </w:rPr>
        <w:t>get_product_links</w:t>
      </w:r>
      <w:r w:rsidR="008C3D5A">
        <w:rPr>
          <w:lang w:val="vi-VN"/>
        </w:rPr>
        <w:t xml:space="preserve"> khởi tạo danh sách chứa liên kết các sản phẩm trên trang, sử dụng </w:t>
      </w:r>
      <w:r w:rsidR="00E649DC">
        <w:rPr>
          <w:b/>
          <w:bCs/>
          <w:lang w:val="vi-VN"/>
        </w:rPr>
        <w:t>Selenium</w:t>
      </w:r>
      <w:r w:rsidR="00E649DC" w:rsidRPr="00E649DC">
        <w:rPr>
          <w:lang w:val="vi-VN"/>
        </w:rPr>
        <w:t>,</w:t>
      </w:r>
      <w:r w:rsidR="008C3D5A" w:rsidRPr="00E649DC">
        <w:rPr>
          <w:b/>
          <w:bCs/>
          <w:lang w:val="vi-VN"/>
        </w:rPr>
        <w:t xml:space="preserve"> CSS Selector</w:t>
      </w:r>
      <w:r w:rsidR="008C3D5A">
        <w:rPr>
          <w:lang w:val="vi-VN"/>
        </w:rPr>
        <w:t xml:space="preserve"> để lấy các phần tử &lt;a&gt; có chứa tên sản </w:t>
      </w:r>
      <w:r w:rsidR="00E21E8A">
        <w:rPr>
          <w:lang w:val="vi-VN"/>
        </w:rPr>
        <w:t xml:space="preserve">phẩm, khởi tạo vòng lặp duyệt qua từng phần tử tìm được lấy thuộc tính “href” chính là đường liên kết dẫn đến trang web dược </w:t>
      </w:r>
      <w:r w:rsidR="007C74F9">
        <w:rPr>
          <w:lang w:val="vi-VN"/>
        </w:rPr>
        <w:t>phẩm, lưu vào danh sách chứa liên kết.</w:t>
      </w:r>
    </w:p>
    <w:p w14:paraId="520D9151" w14:textId="31C8C8B9" w:rsidR="007C74F9" w:rsidRDefault="00123618" w:rsidP="007C74F9">
      <w:pPr>
        <w:ind w:left="72" w:firstLine="720"/>
        <w:rPr>
          <w:lang w:val="vi-VN"/>
        </w:rPr>
      </w:pPr>
      <w:r>
        <w:rPr>
          <w:noProof/>
        </w:rPr>
        <mc:AlternateContent>
          <mc:Choice Requires="wps">
            <w:drawing>
              <wp:anchor distT="0" distB="0" distL="114300" distR="114300" simplePos="0" relativeHeight="251727872" behindDoc="0" locked="0" layoutInCell="1" allowOverlap="1" wp14:anchorId="01C56F78" wp14:editId="3A559DA9">
                <wp:simplePos x="0" y="0"/>
                <wp:positionH relativeFrom="column">
                  <wp:posOffset>40005</wp:posOffset>
                </wp:positionH>
                <wp:positionV relativeFrom="paragraph">
                  <wp:posOffset>2515235</wp:posOffset>
                </wp:positionV>
                <wp:extent cx="557974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45A572" w14:textId="751DFC2D" w:rsidR="00123618" w:rsidRPr="00123618" w:rsidRDefault="00123618" w:rsidP="00123618">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2</w:t>
                            </w:r>
                            <w:r>
                              <w:fldChar w:fldCharType="end"/>
                            </w:r>
                            <w:r>
                              <w:rPr>
                                <w:lang w:val="vi-VN"/>
                              </w:rPr>
                              <w:t xml:space="preserve"> Hàm get_product_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56F78" id="Text Box 22" o:spid="_x0000_s1043" type="#_x0000_t202" style="position:absolute;left:0;text-align:left;margin-left:3.15pt;margin-top:198.05pt;width:439.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" stroked="f">
                <v:textbox style="mso-fit-shape-to-text:t" inset="0,0,0,0">
                  <w:txbxContent>
                    <w:p w14:paraId="6545A572" w14:textId="751DFC2D" w:rsidR="00123618" w:rsidRPr="00123618" w:rsidRDefault="00123618" w:rsidP="00123618">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2</w:t>
                      </w:r>
                      <w:r>
                        <w:fldChar w:fldCharType="end"/>
                      </w:r>
                      <w:r>
                        <w:rPr>
                          <w:lang w:val="vi-VN"/>
                        </w:rPr>
                        <w:t xml:space="preserve"> Hàm get_product_links</w:t>
                      </w:r>
                    </w:p>
                  </w:txbxContent>
                </v:textbox>
              </v:shape>
            </w:pict>
          </mc:Fallback>
        </mc:AlternateContent>
      </w:r>
      <w:r>
        <w:rPr>
          <w:noProof/>
          <w:lang w:val="vi-VN"/>
        </w:rPr>
        <w:drawing>
          <wp:anchor distT="0" distB="0" distL="114300" distR="114300" simplePos="0" relativeHeight="251725824" behindDoc="0" locked="0" layoutInCell="1" allowOverlap="1" wp14:anchorId="5EC74771" wp14:editId="747E77F7">
            <wp:simplePos x="0" y="0"/>
            <wp:positionH relativeFrom="column">
              <wp:posOffset>40524</wp:posOffset>
            </wp:positionH>
            <wp:positionV relativeFrom="paragraph">
              <wp:posOffset>848995</wp:posOffset>
            </wp:positionV>
            <wp:extent cx="5579745" cy="1609090"/>
            <wp:effectExtent l="0" t="0" r="1905" b="0"/>
            <wp:wrapNone/>
            <wp:docPr id="9" name="Picture 9"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mputer screen shot of a computer cod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1609090"/>
                    </a:xfrm>
                    <a:prstGeom prst="rect">
                      <a:avLst/>
                    </a:prstGeom>
                  </pic:spPr>
                </pic:pic>
              </a:graphicData>
            </a:graphic>
          </wp:anchor>
        </w:drawing>
      </w:r>
      <w:r w:rsidR="007C74F9">
        <w:rPr>
          <w:lang w:val="vi-VN"/>
        </w:rPr>
        <w:t>Mục tiêu :</w:t>
      </w:r>
      <w:r w:rsidR="00827558">
        <w:rPr>
          <w:lang w:val="vi-VN"/>
        </w:rPr>
        <w:t xml:space="preserve"> Việc</w:t>
      </w:r>
      <w:r w:rsidR="007C74F9">
        <w:rPr>
          <w:lang w:val="vi-VN"/>
        </w:rPr>
        <w:t xml:space="preserve"> </w:t>
      </w:r>
      <w:r w:rsidR="00827558">
        <w:rPr>
          <w:lang w:val="vi-VN"/>
        </w:rPr>
        <w:t>t</w:t>
      </w:r>
      <w:r w:rsidR="00C00A96">
        <w:rPr>
          <w:lang w:val="vi-VN"/>
        </w:rPr>
        <w:t xml:space="preserve">hu thập liên kết của từng sản phẩm giúp thu thập dữ liệu hiệu quả </w:t>
      </w:r>
      <w:r w:rsidR="009424BA">
        <w:rPr>
          <w:lang w:val="vi-VN"/>
        </w:rPr>
        <w:t xml:space="preserve">hơn, tránh việc trùng lặp dữ </w:t>
      </w:r>
      <w:r w:rsidR="00860BFF">
        <w:rPr>
          <w:lang w:val="vi-VN"/>
        </w:rPr>
        <w:t>liệu. bỏ sót dữ liệu</w:t>
      </w:r>
      <w:r w:rsidR="009424BA">
        <w:rPr>
          <w:lang w:val="vi-VN"/>
        </w:rPr>
        <w:t xml:space="preserve"> ảnh hưởng đến quá trình phân </w:t>
      </w:r>
      <w:r>
        <w:rPr>
          <w:lang w:val="vi-VN"/>
        </w:rPr>
        <w:t>tích</w:t>
      </w:r>
      <w:r w:rsidR="004B7739">
        <w:rPr>
          <w:lang w:val="vi-VN"/>
        </w:rPr>
        <w:t xml:space="preserve"> dữ liệu</w:t>
      </w:r>
      <w:r>
        <w:rPr>
          <w:lang w:val="vi-VN"/>
        </w:rPr>
        <w:t>.</w:t>
      </w:r>
    </w:p>
    <w:p w14:paraId="2633F0CC" w14:textId="0FF353DA" w:rsidR="00123618" w:rsidRPr="002F1BDD" w:rsidRDefault="00123618" w:rsidP="007C74F9">
      <w:pPr>
        <w:ind w:left="72" w:firstLine="720"/>
        <w:rPr>
          <w:lang w:val="vi-VN"/>
        </w:rPr>
      </w:pPr>
    </w:p>
    <w:p w14:paraId="19D62DF0" w14:textId="77777777" w:rsidR="00123618" w:rsidRDefault="00123618" w:rsidP="00123618">
      <w:pPr>
        <w:pStyle w:val="ListParagraph"/>
        <w:spacing w:before="120" w:after="120"/>
        <w:ind w:left="648"/>
        <w:rPr>
          <w:lang w:val="vi-VN"/>
        </w:rPr>
      </w:pPr>
    </w:p>
    <w:p w14:paraId="332E52F1" w14:textId="77777777" w:rsidR="00123618" w:rsidRDefault="00123618" w:rsidP="00123618">
      <w:pPr>
        <w:pStyle w:val="ListParagraph"/>
        <w:spacing w:before="120" w:after="120"/>
        <w:ind w:left="648"/>
        <w:rPr>
          <w:lang w:val="vi-VN"/>
        </w:rPr>
      </w:pPr>
    </w:p>
    <w:p w14:paraId="4C9DF75C" w14:textId="77777777" w:rsidR="00123618" w:rsidRDefault="00123618" w:rsidP="00123618">
      <w:pPr>
        <w:pStyle w:val="ListParagraph"/>
        <w:spacing w:before="120" w:after="120"/>
        <w:ind w:left="648"/>
        <w:rPr>
          <w:lang w:val="vi-VN"/>
        </w:rPr>
      </w:pPr>
    </w:p>
    <w:p w14:paraId="7763AD00" w14:textId="77777777" w:rsidR="00123618" w:rsidRDefault="00123618" w:rsidP="00123618">
      <w:pPr>
        <w:pStyle w:val="ListParagraph"/>
        <w:spacing w:before="120" w:after="120"/>
        <w:ind w:left="648"/>
        <w:rPr>
          <w:lang w:val="vi-VN"/>
        </w:rPr>
      </w:pPr>
    </w:p>
    <w:p w14:paraId="1C9D35FD" w14:textId="77777777" w:rsidR="00123618" w:rsidRPr="008E6878" w:rsidRDefault="00123618" w:rsidP="008E6878">
      <w:pPr>
        <w:pStyle w:val="Heading4"/>
        <w:rPr>
          <w:b w:val="0"/>
          <w:lang w:val="vi-VN"/>
        </w:rPr>
      </w:pPr>
    </w:p>
    <w:p w14:paraId="7F70881D" w14:textId="75EEBA25" w:rsidR="002F1BDD" w:rsidRPr="008E6878" w:rsidRDefault="00123618" w:rsidP="008E6878">
      <w:pPr>
        <w:pStyle w:val="Heading4"/>
        <w:numPr>
          <w:ilvl w:val="3"/>
          <w:numId w:val="42"/>
        </w:numPr>
        <w:ind w:left="648"/>
        <w:rPr>
          <w:b w:val="0"/>
          <w:lang w:val="vi-VN"/>
        </w:rPr>
      </w:pPr>
      <w:r w:rsidRPr="008E6878">
        <w:rPr>
          <w:b w:val="0"/>
          <w:lang w:val="vi-VN"/>
        </w:rPr>
        <w:t xml:space="preserve">Lấy thông tin sản </w:t>
      </w:r>
      <w:r w:rsidR="008E6878" w:rsidRPr="008E6878">
        <w:rPr>
          <w:b w:val="0"/>
          <w:lang w:val="vi-VN"/>
        </w:rPr>
        <w:t>phâm</w:t>
      </w:r>
    </w:p>
    <w:p w14:paraId="27E4AB25" w14:textId="5505B79C" w:rsidR="00123618" w:rsidRDefault="0064388A" w:rsidP="0064388A">
      <w:pPr>
        <w:spacing w:before="120" w:after="120"/>
        <w:ind w:left="72" w:firstLine="720"/>
        <w:rPr>
          <w:lang w:val="vi-VN"/>
        </w:rPr>
      </w:pPr>
      <w:r>
        <w:rPr>
          <w:lang w:val="vi-VN"/>
        </w:rPr>
        <w:t xml:space="preserve">Hàm </w:t>
      </w:r>
      <w:r w:rsidRPr="00A35E75">
        <w:rPr>
          <w:b/>
          <w:bCs/>
          <w:lang w:val="vi-VN"/>
        </w:rPr>
        <w:t>scrape_product</w:t>
      </w:r>
      <w:r>
        <w:rPr>
          <w:lang w:val="vi-VN"/>
        </w:rPr>
        <w:t xml:space="preserve">: Định nghĩa hàm </w:t>
      </w:r>
      <w:r w:rsidRPr="00A35E75">
        <w:rPr>
          <w:b/>
          <w:bCs/>
          <w:lang w:val="vi-VN"/>
        </w:rPr>
        <w:t>scrape_product</w:t>
      </w:r>
      <w:r w:rsidR="00A61898">
        <w:rPr>
          <w:lang w:val="vi-VN"/>
        </w:rPr>
        <w:t xml:space="preserve"> truy cập vào các liên kết đã thu thập trước đó,</w:t>
      </w:r>
      <w:r>
        <w:rPr>
          <w:lang w:val="vi-VN"/>
        </w:rPr>
        <w:t xml:space="preserve"> sử dụng </w:t>
      </w:r>
      <w:r w:rsidRPr="00BF5136">
        <w:rPr>
          <w:b/>
          <w:bCs/>
          <w:lang w:val="vi-VN"/>
        </w:rPr>
        <w:t>Selenium</w:t>
      </w:r>
      <w:r>
        <w:rPr>
          <w:lang w:val="vi-VN"/>
        </w:rPr>
        <w:t xml:space="preserve">, </w:t>
      </w:r>
      <w:r w:rsidRPr="00BF5136">
        <w:rPr>
          <w:b/>
          <w:bCs/>
          <w:lang w:val="vi-VN"/>
        </w:rPr>
        <w:t xml:space="preserve">CSS </w:t>
      </w:r>
      <w:r w:rsidR="00A61898" w:rsidRPr="00BF5136">
        <w:rPr>
          <w:b/>
          <w:bCs/>
          <w:lang w:val="vi-VN"/>
        </w:rPr>
        <w:t>Selector</w:t>
      </w:r>
      <w:r w:rsidR="00A61898">
        <w:rPr>
          <w:lang w:val="vi-VN"/>
        </w:rPr>
        <w:t xml:space="preserve">, </w:t>
      </w:r>
      <w:r w:rsidR="00A61898" w:rsidRPr="00BF5136">
        <w:rPr>
          <w:b/>
          <w:bCs/>
          <w:lang w:val="vi-VN"/>
        </w:rPr>
        <w:t>Xpath</w:t>
      </w:r>
      <w:r w:rsidR="00A61898">
        <w:rPr>
          <w:lang w:val="vi-VN"/>
        </w:rPr>
        <w:t xml:space="preserve"> tìm và lấy các phần tử chứa các thông tin sau:</w:t>
      </w:r>
    </w:p>
    <w:p w14:paraId="03C1BAB2" w14:textId="67787D7B" w:rsidR="00A61898" w:rsidRPr="00847176" w:rsidRDefault="00A34506" w:rsidP="00A61898">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28896" behindDoc="0" locked="0" layoutInCell="1" allowOverlap="1" wp14:anchorId="089BF39D" wp14:editId="1882CD58">
            <wp:simplePos x="0" y="0"/>
            <wp:positionH relativeFrom="margin">
              <wp:align>left</wp:align>
            </wp:positionH>
            <wp:positionV relativeFrom="paragraph">
              <wp:posOffset>283210</wp:posOffset>
            </wp:positionV>
            <wp:extent cx="5579745" cy="811530"/>
            <wp:effectExtent l="0" t="0" r="1905"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7">
                      <a:extLst>
                        <a:ext uri="{28A0092B-C50C-407E-A947-70E740481C1C}">
                          <a14:useLocalDpi xmlns:a14="http://schemas.microsoft.com/office/drawing/2010/main" val="0"/>
                        </a:ext>
                      </a:extLst>
                    </a:blip>
                    <a:stretch>
                      <a:fillRect/>
                    </a:stretch>
                  </pic:blipFill>
                  <pic:spPr>
                    <a:xfrm>
                      <a:off x="0" y="0"/>
                      <a:ext cx="5579745" cy="811530"/>
                    </a:xfrm>
                    <a:prstGeom prst="rect">
                      <a:avLst/>
                    </a:prstGeom>
                  </pic:spPr>
                </pic:pic>
              </a:graphicData>
            </a:graphic>
          </wp:anchor>
        </w:drawing>
      </w:r>
      <w:r w:rsidR="00A61898" w:rsidRPr="00847176">
        <w:rPr>
          <w:b/>
          <w:bCs/>
          <w:lang w:val="vi-VN"/>
        </w:rPr>
        <w:t>Mã sản phẩm</w:t>
      </w:r>
    </w:p>
    <w:p w14:paraId="2A35D64C" w14:textId="6ECF99DF" w:rsidR="00A34506" w:rsidRPr="00A34506" w:rsidRDefault="00A34506" w:rsidP="00A34506">
      <w:pPr>
        <w:spacing w:before="120" w:after="120"/>
        <w:ind w:left="360"/>
        <w:rPr>
          <w:lang w:val="vi-VN"/>
        </w:rPr>
      </w:pPr>
    </w:p>
    <w:p w14:paraId="384BA8DB" w14:textId="45442FFC" w:rsidR="00A34506" w:rsidRDefault="00A34506" w:rsidP="00A34506">
      <w:pPr>
        <w:pStyle w:val="ListParagraph"/>
        <w:spacing w:before="120" w:after="120"/>
        <w:rPr>
          <w:lang w:val="vi-VN"/>
        </w:rPr>
      </w:pPr>
    </w:p>
    <w:p w14:paraId="3CD782AE" w14:textId="63F1A645" w:rsidR="00A34506" w:rsidRDefault="00BF6941" w:rsidP="00A34506">
      <w:pPr>
        <w:pStyle w:val="ListParagraph"/>
        <w:spacing w:before="120" w:after="120"/>
        <w:rPr>
          <w:lang w:val="vi-VN"/>
        </w:rPr>
      </w:pPr>
      <w:r>
        <w:rPr>
          <w:noProof/>
        </w:rPr>
        <mc:AlternateContent>
          <mc:Choice Requires="wps">
            <w:drawing>
              <wp:anchor distT="0" distB="0" distL="114300" distR="114300" simplePos="0" relativeHeight="251730944" behindDoc="0" locked="0" layoutInCell="1" allowOverlap="1" wp14:anchorId="445DEF72" wp14:editId="2AD9D7C7">
                <wp:simplePos x="0" y="0"/>
                <wp:positionH relativeFrom="margin">
                  <wp:align>right</wp:align>
                </wp:positionH>
                <wp:positionV relativeFrom="paragraph">
                  <wp:posOffset>236855</wp:posOffset>
                </wp:positionV>
                <wp:extent cx="5579745" cy="635"/>
                <wp:effectExtent l="0" t="0" r="1905" b="0"/>
                <wp:wrapNone/>
                <wp:docPr id="32" name="Text Box 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1C4163" w14:textId="693AEAAE" w:rsidR="00A34506" w:rsidRPr="00A34506" w:rsidRDefault="00A34506" w:rsidP="00A3450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3</w:t>
                            </w:r>
                            <w:r>
                              <w:fldChar w:fldCharType="end"/>
                            </w:r>
                            <w:r>
                              <w:rPr>
                                <w:lang w:val="vi-VN"/>
                              </w:rPr>
                              <w:t xml:space="preserve"> Lấy mã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5DEF72" id="Text Box 32" o:spid="_x0000_s1044" type="#_x0000_t202" style="position:absolute;left:0;text-align:left;margin-left:388.15pt;margin-top:18.65pt;width:439.35pt;height:.05pt;z-index:2517309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owbHAIAAEA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" stroked="f">
                <v:textbox style="mso-fit-shape-to-text:t" inset="0,0,0,0">
                  <w:txbxContent>
                    <w:p w14:paraId="601C4163" w14:textId="693AEAAE" w:rsidR="00A34506" w:rsidRPr="00A34506" w:rsidRDefault="00A34506" w:rsidP="00A3450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3</w:t>
                      </w:r>
                      <w:r>
                        <w:fldChar w:fldCharType="end"/>
                      </w:r>
                      <w:r>
                        <w:rPr>
                          <w:lang w:val="vi-VN"/>
                        </w:rPr>
                        <w:t xml:space="preserve"> Lấy mã sản phẩm</w:t>
                      </w:r>
                    </w:p>
                  </w:txbxContent>
                </v:textbox>
                <w10:wrap anchorx="margin"/>
              </v:shape>
            </w:pict>
          </mc:Fallback>
        </mc:AlternateContent>
      </w:r>
    </w:p>
    <w:p w14:paraId="632C1550" w14:textId="77777777" w:rsidR="00BF6941" w:rsidRPr="00BF6941" w:rsidRDefault="00BF6941" w:rsidP="00BF6941">
      <w:pPr>
        <w:spacing w:before="120" w:after="120"/>
        <w:rPr>
          <w:lang w:val="vi-VN"/>
        </w:rPr>
      </w:pPr>
    </w:p>
    <w:p w14:paraId="75C5EF0B" w14:textId="77777777" w:rsidR="00C3293A" w:rsidRPr="00C3293A" w:rsidRDefault="00C3293A" w:rsidP="00C3293A">
      <w:pPr>
        <w:rPr>
          <w:lang w:val="vi-VN"/>
        </w:rPr>
      </w:pPr>
    </w:p>
    <w:p w14:paraId="06EC2B05" w14:textId="77777777" w:rsidR="00C3293A" w:rsidRDefault="00C3293A" w:rsidP="00C3293A">
      <w:pPr>
        <w:pStyle w:val="ListParagraph"/>
        <w:rPr>
          <w:lang w:val="vi-VN"/>
        </w:rPr>
      </w:pPr>
    </w:p>
    <w:p w14:paraId="31F178C6" w14:textId="45707959" w:rsidR="00E55338" w:rsidRPr="00847176" w:rsidRDefault="00A34506" w:rsidP="00BF6941">
      <w:pPr>
        <w:pStyle w:val="ListParagraph"/>
        <w:numPr>
          <w:ilvl w:val="0"/>
          <w:numId w:val="22"/>
        </w:numPr>
        <w:rPr>
          <w:b/>
          <w:bCs/>
          <w:lang w:val="vi-VN"/>
        </w:rPr>
      </w:pPr>
      <w:r w:rsidRPr="00847176">
        <w:rPr>
          <w:b/>
          <w:bCs/>
          <w:lang w:val="vi-VN"/>
        </w:rPr>
        <w:lastRenderedPageBreak/>
        <w:t>Tên sản phẩm</w:t>
      </w:r>
    </w:p>
    <w:p w14:paraId="1F9864C4" w14:textId="77777777" w:rsidR="00F40C04" w:rsidRDefault="00C3293A" w:rsidP="00F40C04">
      <w:pPr>
        <w:keepNext/>
        <w:ind w:left="360"/>
      </w:pPr>
      <w:r>
        <w:rPr>
          <w:noProof/>
          <w:lang w:val="vi-VN"/>
        </w:rPr>
        <w:drawing>
          <wp:inline distT="0" distB="0" distL="0" distR="0" wp14:anchorId="27BAD92E" wp14:editId="411DB84F">
            <wp:extent cx="5579745" cy="856615"/>
            <wp:effectExtent l="0" t="0" r="1905" b="635"/>
            <wp:docPr id="34" name="Picture 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579745" cy="856615"/>
                    </a:xfrm>
                    <a:prstGeom prst="rect">
                      <a:avLst/>
                    </a:prstGeom>
                  </pic:spPr>
                </pic:pic>
              </a:graphicData>
            </a:graphic>
          </wp:inline>
        </w:drawing>
      </w:r>
    </w:p>
    <w:p w14:paraId="6F925AA8" w14:textId="6B1BF28F" w:rsidR="00124786" w:rsidRPr="00124786" w:rsidRDefault="00F40C04" w:rsidP="00124786">
      <w:pPr>
        <w:pStyle w:val="Caption"/>
        <w:ind w:firstLine="360"/>
        <w:jc w:val="center"/>
        <w:rPr>
          <w:lang w:val="vi-VN"/>
        </w:rPr>
      </w:pPr>
      <w:r>
        <w:t xml:space="preserve">Hình 3.2 </w:t>
      </w:r>
      <w:r>
        <w:fldChar w:fldCharType="begin"/>
      </w:r>
      <w:r>
        <w:instrText xml:space="preserve"> SEQ Hình_3.2 \* ARABIC </w:instrText>
      </w:r>
      <w:r>
        <w:fldChar w:fldCharType="separate"/>
      </w:r>
      <w:r w:rsidR="007F2729">
        <w:rPr>
          <w:noProof/>
        </w:rPr>
        <w:t>4</w:t>
      </w:r>
      <w:r>
        <w:fldChar w:fldCharType="end"/>
      </w:r>
      <w:r>
        <w:rPr>
          <w:lang w:val="vi-VN"/>
        </w:rPr>
        <w:t xml:space="preserve"> Lấy tên sản phẩm</w:t>
      </w:r>
    </w:p>
    <w:p w14:paraId="297A1364" w14:textId="7C450F15" w:rsidR="00A34506" w:rsidRPr="00847176" w:rsidRDefault="00124786" w:rsidP="00A34506">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31968" behindDoc="0" locked="0" layoutInCell="1" allowOverlap="1" wp14:anchorId="5DB4F3D2" wp14:editId="13FBF0E6">
            <wp:simplePos x="0" y="0"/>
            <wp:positionH relativeFrom="column">
              <wp:posOffset>248285</wp:posOffset>
            </wp:positionH>
            <wp:positionV relativeFrom="paragraph">
              <wp:posOffset>254635</wp:posOffset>
            </wp:positionV>
            <wp:extent cx="5579745" cy="1199515"/>
            <wp:effectExtent l="0" t="0" r="1905" b="635"/>
            <wp:wrapNone/>
            <wp:docPr id="41" name="Picture 4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omputer screen with tex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579745" cy="1199515"/>
                    </a:xfrm>
                    <a:prstGeom prst="rect">
                      <a:avLst/>
                    </a:prstGeom>
                  </pic:spPr>
                </pic:pic>
              </a:graphicData>
            </a:graphic>
            <wp14:sizeRelH relativeFrom="page">
              <wp14:pctWidth>0</wp14:pctWidth>
            </wp14:sizeRelH>
            <wp14:sizeRelV relativeFrom="page">
              <wp14:pctHeight>0</wp14:pctHeight>
            </wp14:sizeRelV>
          </wp:anchor>
        </w:drawing>
      </w:r>
      <w:r w:rsidR="00F40C04" w:rsidRPr="00847176">
        <w:rPr>
          <w:b/>
          <w:bCs/>
          <w:lang w:val="vi-VN"/>
        </w:rPr>
        <w:t>Lấy hình ảnh</w:t>
      </w:r>
    </w:p>
    <w:p w14:paraId="0F0063A0" w14:textId="5517918D" w:rsidR="00124786" w:rsidRDefault="00124786" w:rsidP="00124786">
      <w:pPr>
        <w:spacing w:before="120" w:after="120"/>
        <w:ind w:left="360"/>
        <w:rPr>
          <w:lang w:val="vi-VN"/>
        </w:rPr>
      </w:pPr>
    </w:p>
    <w:p w14:paraId="4EE8736E" w14:textId="77777777" w:rsidR="00124786" w:rsidRDefault="00124786" w:rsidP="00124786">
      <w:pPr>
        <w:spacing w:before="120" w:after="120"/>
        <w:ind w:left="360"/>
        <w:rPr>
          <w:lang w:val="vi-VN"/>
        </w:rPr>
      </w:pPr>
    </w:p>
    <w:p w14:paraId="2E4DB0F9" w14:textId="77777777" w:rsidR="00124786" w:rsidRPr="00124786" w:rsidRDefault="00124786" w:rsidP="00124786">
      <w:pPr>
        <w:spacing w:before="120" w:after="120"/>
        <w:ind w:left="360"/>
        <w:rPr>
          <w:lang w:val="vi-VN"/>
        </w:rPr>
      </w:pPr>
    </w:p>
    <w:p w14:paraId="6F4BD532" w14:textId="006096AA" w:rsidR="00124786" w:rsidRPr="00124786" w:rsidRDefault="00124786" w:rsidP="00124786">
      <w:pPr>
        <w:spacing w:before="120" w:after="120"/>
        <w:rPr>
          <w:lang w:val="vi-VN"/>
        </w:rPr>
      </w:pPr>
      <w:r>
        <w:rPr>
          <w:noProof/>
        </w:rPr>
        <mc:AlternateContent>
          <mc:Choice Requires="wps">
            <w:drawing>
              <wp:anchor distT="0" distB="0" distL="114300" distR="114300" simplePos="0" relativeHeight="251734016" behindDoc="0" locked="0" layoutInCell="1" allowOverlap="1" wp14:anchorId="592F3474" wp14:editId="49C7B57C">
                <wp:simplePos x="0" y="0"/>
                <wp:positionH relativeFrom="column">
                  <wp:posOffset>248285</wp:posOffset>
                </wp:positionH>
                <wp:positionV relativeFrom="paragraph">
                  <wp:posOffset>67946</wp:posOffset>
                </wp:positionV>
                <wp:extent cx="5579745" cy="228600"/>
                <wp:effectExtent l="0" t="0" r="1905" b="0"/>
                <wp:wrapNone/>
                <wp:docPr id="44" name="Text Box 44"/>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153E39E8" w14:textId="116FDFA6" w:rsidR="00124786" w:rsidRPr="00124786" w:rsidRDefault="00124786"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5</w:t>
                            </w:r>
                            <w:r>
                              <w:fldChar w:fldCharType="end"/>
                            </w:r>
                            <w:r>
                              <w:rPr>
                                <w:lang w:val="vi-VN"/>
                              </w:rPr>
                              <w:t xml:space="preserve"> Lấy hình ảnh</w:t>
                            </w:r>
                          </w:p>
                          <w:p w14:paraId="354EA8A7" w14:textId="0F40268B" w:rsidR="00124786" w:rsidRPr="00290E88" w:rsidRDefault="00124786" w:rsidP="0012478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2F3474" id="Text Box 44" o:spid="_x0000_s1045" type="#_x0000_t202" style="position:absolute;left:0;text-align:left;margin-left:19.55pt;margin-top:5.35pt;width:439.35pt;height:18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" stroked="f">
                <v:textbox inset="0,0,0,0">
                  <w:txbxContent>
                    <w:p w14:paraId="153E39E8" w14:textId="116FDFA6" w:rsidR="00124786" w:rsidRPr="00124786" w:rsidRDefault="00124786"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5</w:t>
                      </w:r>
                      <w:r>
                        <w:fldChar w:fldCharType="end"/>
                      </w:r>
                      <w:r>
                        <w:rPr>
                          <w:lang w:val="vi-VN"/>
                        </w:rPr>
                        <w:t xml:space="preserve"> Lấy hình ảnh</w:t>
                      </w:r>
                    </w:p>
                    <w:p w14:paraId="354EA8A7" w14:textId="0F40268B" w:rsidR="00124786" w:rsidRPr="00290E88" w:rsidRDefault="00124786" w:rsidP="00124786">
                      <w:pPr>
                        <w:pStyle w:val="Caption"/>
                        <w:rPr>
                          <w:noProof/>
                          <w:sz w:val="26"/>
                          <w:szCs w:val="26"/>
                          <w:lang w:val="vi-VN"/>
                        </w:rPr>
                      </w:pPr>
                    </w:p>
                  </w:txbxContent>
                </v:textbox>
              </v:shape>
            </w:pict>
          </mc:Fallback>
        </mc:AlternateContent>
      </w:r>
    </w:p>
    <w:p w14:paraId="740C65ED" w14:textId="44BBAF96" w:rsidR="00F40C04" w:rsidRPr="00847176" w:rsidRDefault="00F40C04" w:rsidP="00A34506">
      <w:pPr>
        <w:pStyle w:val="ListParagraph"/>
        <w:numPr>
          <w:ilvl w:val="0"/>
          <w:numId w:val="22"/>
        </w:numPr>
        <w:spacing w:before="120" w:after="120"/>
        <w:rPr>
          <w:b/>
          <w:bCs/>
          <w:lang w:val="vi-VN"/>
        </w:rPr>
      </w:pPr>
      <w:r w:rsidRPr="00847176">
        <w:rPr>
          <w:b/>
          <w:bCs/>
          <w:lang w:val="vi-VN"/>
        </w:rPr>
        <w:t xml:space="preserve">Lấy thương hiệu </w:t>
      </w:r>
    </w:p>
    <w:p w14:paraId="388DBDEA" w14:textId="77777777" w:rsidR="00124786" w:rsidRDefault="00124786" w:rsidP="00124786">
      <w:pPr>
        <w:keepNext/>
        <w:spacing w:before="120" w:after="120"/>
        <w:ind w:left="360"/>
      </w:pPr>
      <w:r>
        <w:rPr>
          <w:noProof/>
          <w:lang w:val="vi-VN"/>
        </w:rPr>
        <w:drawing>
          <wp:inline distT="0" distB="0" distL="0" distR="0" wp14:anchorId="47E4DA4D" wp14:editId="6417CC5D">
            <wp:extent cx="5579745" cy="699770"/>
            <wp:effectExtent l="0" t="0" r="1905" b="5080"/>
            <wp:docPr id="43" name="Picture 43" descr="A computer screen with green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omputer screen with green and blue tex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579745" cy="699770"/>
                    </a:xfrm>
                    <a:prstGeom prst="rect">
                      <a:avLst/>
                    </a:prstGeom>
                  </pic:spPr>
                </pic:pic>
              </a:graphicData>
            </a:graphic>
          </wp:inline>
        </w:drawing>
      </w:r>
    </w:p>
    <w:p w14:paraId="47100074" w14:textId="27DEC772" w:rsidR="00124786" w:rsidRPr="00124786" w:rsidRDefault="00124786" w:rsidP="000C4731">
      <w:pPr>
        <w:pStyle w:val="Caption"/>
        <w:ind w:left="720"/>
        <w:jc w:val="center"/>
        <w:rPr>
          <w:lang w:val="vi-VN"/>
        </w:rPr>
      </w:pPr>
      <w:r>
        <w:t xml:space="preserve">Hình 3.2 </w:t>
      </w:r>
      <w:r>
        <w:fldChar w:fldCharType="begin"/>
      </w:r>
      <w:r>
        <w:instrText xml:space="preserve"> SEQ Hình_3.2 \* ARABIC </w:instrText>
      </w:r>
      <w:r>
        <w:fldChar w:fldCharType="separate"/>
      </w:r>
      <w:r w:rsidR="007F2729">
        <w:rPr>
          <w:noProof/>
        </w:rPr>
        <w:t>6</w:t>
      </w:r>
      <w:r>
        <w:fldChar w:fldCharType="end"/>
      </w:r>
      <w:r>
        <w:rPr>
          <w:lang w:val="vi-VN"/>
        </w:rPr>
        <w:t xml:space="preserve"> Lấy thương hiệu</w:t>
      </w:r>
    </w:p>
    <w:p w14:paraId="669AEE60" w14:textId="0DD44BE5" w:rsidR="00F40C04" w:rsidRPr="00847176" w:rsidRDefault="000C4731" w:rsidP="00A34506">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35040" behindDoc="0" locked="0" layoutInCell="1" allowOverlap="1" wp14:anchorId="3BDCFA2E" wp14:editId="7F68426D">
            <wp:simplePos x="0" y="0"/>
            <wp:positionH relativeFrom="column">
              <wp:posOffset>217805</wp:posOffset>
            </wp:positionH>
            <wp:positionV relativeFrom="paragraph">
              <wp:posOffset>294640</wp:posOffset>
            </wp:positionV>
            <wp:extent cx="5579745" cy="1143000"/>
            <wp:effectExtent l="0" t="0" r="1905" b="0"/>
            <wp:wrapNone/>
            <wp:docPr id="46" name="Picture 46"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omputer screen shot of 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579745" cy="1143000"/>
                    </a:xfrm>
                    <a:prstGeom prst="rect">
                      <a:avLst/>
                    </a:prstGeom>
                  </pic:spPr>
                </pic:pic>
              </a:graphicData>
            </a:graphic>
          </wp:anchor>
        </w:drawing>
      </w:r>
      <w:r w:rsidR="00F40C04" w:rsidRPr="00847176">
        <w:rPr>
          <w:b/>
          <w:bCs/>
          <w:lang w:val="vi-VN"/>
        </w:rPr>
        <w:t>Lấy giá bán lẻ</w:t>
      </w:r>
    </w:p>
    <w:p w14:paraId="709C47C9" w14:textId="5838CB21" w:rsidR="000C4731" w:rsidRDefault="000C4731" w:rsidP="000C4731">
      <w:pPr>
        <w:spacing w:before="120" w:after="120"/>
        <w:ind w:left="360"/>
        <w:rPr>
          <w:lang w:val="vi-VN"/>
        </w:rPr>
      </w:pPr>
    </w:p>
    <w:p w14:paraId="31F39768" w14:textId="77777777" w:rsidR="000C4731" w:rsidRDefault="000C4731" w:rsidP="000C4731">
      <w:pPr>
        <w:spacing w:before="120" w:after="120"/>
        <w:rPr>
          <w:lang w:val="vi-VN"/>
        </w:rPr>
      </w:pPr>
    </w:p>
    <w:p w14:paraId="636D95EB" w14:textId="77777777" w:rsidR="000C4731" w:rsidRPr="000C4731" w:rsidRDefault="000C4731" w:rsidP="000C4731">
      <w:pPr>
        <w:spacing w:before="120" w:after="120"/>
        <w:rPr>
          <w:lang w:val="vi-VN"/>
        </w:rPr>
      </w:pPr>
    </w:p>
    <w:p w14:paraId="286CBFCF" w14:textId="247038CE" w:rsidR="000C4731" w:rsidRDefault="000C4731" w:rsidP="000C4731">
      <w:pPr>
        <w:pStyle w:val="ListParagraph"/>
        <w:spacing w:before="120" w:after="120"/>
        <w:rPr>
          <w:lang w:val="vi-VN"/>
        </w:rPr>
      </w:pPr>
      <w:r>
        <w:rPr>
          <w:noProof/>
        </w:rPr>
        <mc:AlternateContent>
          <mc:Choice Requires="wps">
            <w:drawing>
              <wp:anchor distT="0" distB="0" distL="114300" distR="114300" simplePos="0" relativeHeight="251737088" behindDoc="0" locked="0" layoutInCell="1" allowOverlap="1" wp14:anchorId="3F681224" wp14:editId="2D06E2C5">
                <wp:simplePos x="0" y="0"/>
                <wp:positionH relativeFrom="column">
                  <wp:posOffset>217805</wp:posOffset>
                </wp:positionH>
                <wp:positionV relativeFrom="paragraph">
                  <wp:posOffset>54610</wp:posOffset>
                </wp:positionV>
                <wp:extent cx="5579745" cy="213360"/>
                <wp:effectExtent l="0" t="0" r="1905" b="0"/>
                <wp:wrapNone/>
                <wp:docPr id="47" name="Text Box 47"/>
                <wp:cNvGraphicFramePr/>
                <a:graphic xmlns:a="http://schemas.openxmlformats.org/drawingml/2006/main">
                  <a:graphicData uri="http://schemas.microsoft.com/office/word/2010/wordprocessingShape">
                    <wps:wsp>
                      <wps:cNvSpPr txBox="1"/>
                      <wps:spPr>
                        <a:xfrm>
                          <a:off x="0" y="0"/>
                          <a:ext cx="5579745" cy="213360"/>
                        </a:xfrm>
                        <a:prstGeom prst="rect">
                          <a:avLst/>
                        </a:prstGeom>
                        <a:solidFill>
                          <a:prstClr val="white"/>
                        </a:solidFill>
                        <a:ln>
                          <a:noFill/>
                        </a:ln>
                      </wps:spPr>
                      <wps:txbx>
                        <w:txbxContent>
                          <w:p w14:paraId="530B3974" w14:textId="59235D0B"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7</w:t>
                            </w:r>
                            <w:r>
                              <w:fldChar w:fldCharType="end"/>
                            </w:r>
                            <w:r>
                              <w:rPr>
                                <w:lang w:val="vi-VN"/>
                              </w:rPr>
                              <w:t xml:space="preserve"> Lấy giá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81224" id="Text Box 47" o:spid="_x0000_s1046" type="#_x0000_t202" style="position:absolute;left:0;text-align:left;margin-left:17.15pt;margin-top:4.3pt;width:439.35pt;height:16.8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" stroked="f">
                <v:textbox inset="0,0,0,0">
                  <w:txbxContent>
                    <w:p w14:paraId="530B3974" w14:textId="59235D0B"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7</w:t>
                      </w:r>
                      <w:r>
                        <w:fldChar w:fldCharType="end"/>
                      </w:r>
                      <w:r>
                        <w:rPr>
                          <w:lang w:val="vi-VN"/>
                        </w:rPr>
                        <w:t xml:space="preserve"> Lấy giá bán</w:t>
                      </w:r>
                    </w:p>
                  </w:txbxContent>
                </v:textbox>
              </v:shape>
            </w:pict>
          </mc:Fallback>
        </mc:AlternateContent>
      </w:r>
    </w:p>
    <w:p w14:paraId="46BE50D0" w14:textId="3F43D5C5" w:rsidR="00F40C04" w:rsidRPr="00847176" w:rsidRDefault="00F40C04" w:rsidP="00A34506">
      <w:pPr>
        <w:pStyle w:val="ListParagraph"/>
        <w:numPr>
          <w:ilvl w:val="0"/>
          <w:numId w:val="22"/>
        </w:numPr>
        <w:spacing w:before="120" w:after="120"/>
        <w:rPr>
          <w:b/>
          <w:bCs/>
          <w:lang w:val="vi-VN"/>
        </w:rPr>
      </w:pPr>
      <w:r w:rsidRPr="00847176">
        <w:rPr>
          <w:b/>
          <w:bCs/>
          <w:lang w:val="vi-VN"/>
        </w:rPr>
        <w:t>Lấy lượt yêu thích</w:t>
      </w:r>
    </w:p>
    <w:p w14:paraId="31A1F2FE" w14:textId="143711C4" w:rsidR="000C4731" w:rsidRPr="000C4731" w:rsidRDefault="000C4731" w:rsidP="000C4731">
      <w:pPr>
        <w:spacing w:before="120" w:after="120"/>
        <w:ind w:left="360"/>
        <w:rPr>
          <w:lang w:val="vi-VN"/>
        </w:rPr>
      </w:pPr>
      <w:r>
        <w:rPr>
          <w:noProof/>
        </w:rPr>
        <mc:AlternateContent>
          <mc:Choice Requires="wps">
            <w:drawing>
              <wp:anchor distT="0" distB="0" distL="114300" distR="114300" simplePos="0" relativeHeight="251740160" behindDoc="0" locked="0" layoutInCell="1" allowOverlap="1" wp14:anchorId="1FB13A96" wp14:editId="2AB1F888">
                <wp:simplePos x="0" y="0"/>
                <wp:positionH relativeFrom="column">
                  <wp:posOffset>225425</wp:posOffset>
                </wp:positionH>
                <wp:positionV relativeFrom="paragraph">
                  <wp:posOffset>1042035</wp:posOffset>
                </wp:positionV>
                <wp:extent cx="5579745"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C2E0B8D" w14:textId="2F9CC6CE"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8</w:t>
                            </w:r>
                            <w:r>
                              <w:fldChar w:fldCharType="end"/>
                            </w:r>
                            <w:r>
                              <w:rPr>
                                <w:lang w:val="vi-VN"/>
                              </w:rPr>
                              <w:t xml:space="preserve"> Lấy lượt yêu thí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13A96" id="Text Box 49" o:spid="_x0000_s1047" type="#_x0000_t202" style="position:absolute;left:0;text-align:left;margin-left:17.75pt;margin-top:82.05pt;width:439.3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CK4Gw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" stroked="f">
                <v:textbox style="mso-fit-shape-to-text:t" inset="0,0,0,0">
                  <w:txbxContent>
                    <w:p w14:paraId="5C2E0B8D" w14:textId="2F9CC6CE"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8</w:t>
                      </w:r>
                      <w:r>
                        <w:fldChar w:fldCharType="end"/>
                      </w:r>
                      <w:r>
                        <w:rPr>
                          <w:lang w:val="vi-VN"/>
                        </w:rPr>
                        <w:t xml:space="preserve"> Lấy lượt yêu thích</w:t>
                      </w:r>
                    </w:p>
                  </w:txbxContent>
                </v:textbox>
              </v:shape>
            </w:pict>
          </mc:Fallback>
        </mc:AlternateContent>
      </w:r>
      <w:r>
        <w:rPr>
          <w:noProof/>
          <w:lang w:val="vi-VN"/>
        </w:rPr>
        <w:drawing>
          <wp:anchor distT="0" distB="0" distL="114300" distR="114300" simplePos="0" relativeHeight="251738112" behindDoc="0" locked="0" layoutInCell="1" allowOverlap="1" wp14:anchorId="087D22EA" wp14:editId="79126032">
            <wp:simplePos x="0" y="0"/>
            <wp:positionH relativeFrom="column">
              <wp:posOffset>225425</wp:posOffset>
            </wp:positionH>
            <wp:positionV relativeFrom="paragraph">
              <wp:posOffset>3175</wp:posOffset>
            </wp:positionV>
            <wp:extent cx="5579745" cy="981710"/>
            <wp:effectExtent l="0" t="0" r="1905" b="889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52">
                      <a:extLst>
                        <a:ext uri="{28A0092B-C50C-407E-A947-70E740481C1C}">
                          <a14:useLocalDpi xmlns:a14="http://schemas.microsoft.com/office/drawing/2010/main" val="0"/>
                        </a:ext>
                      </a:extLst>
                    </a:blip>
                    <a:stretch>
                      <a:fillRect/>
                    </a:stretch>
                  </pic:blipFill>
                  <pic:spPr>
                    <a:xfrm>
                      <a:off x="0" y="0"/>
                      <a:ext cx="5579745" cy="981710"/>
                    </a:xfrm>
                    <a:prstGeom prst="rect">
                      <a:avLst/>
                    </a:prstGeom>
                  </pic:spPr>
                </pic:pic>
              </a:graphicData>
            </a:graphic>
          </wp:anchor>
        </w:drawing>
      </w:r>
    </w:p>
    <w:p w14:paraId="5BAA288E" w14:textId="77777777" w:rsidR="000C4731" w:rsidRDefault="000C4731" w:rsidP="000C4731">
      <w:pPr>
        <w:pStyle w:val="ListParagraph"/>
        <w:spacing w:before="120" w:after="120"/>
        <w:rPr>
          <w:lang w:val="vi-VN"/>
        </w:rPr>
      </w:pPr>
    </w:p>
    <w:p w14:paraId="7933F920" w14:textId="77777777" w:rsidR="000C4731" w:rsidRDefault="000C4731" w:rsidP="000C4731">
      <w:pPr>
        <w:pStyle w:val="ListParagraph"/>
        <w:spacing w:before="120" w:after="120"/>
        <w:rPr>
          <w:lang w:val="vi-VN"/>
        </w:rPr>
      </w:pPr>
    </w:p>
    <w:p w14:paraId="39271502" w14:textId="77777777" w:rsidR="000C4731" w:rsidRPr="000C4731" w:rsidRDefault="000C4731" w:rsidP="000C4731">
      <w:pPr>
        <w:spacing w:before="120" w:after="120"/>
        <w:ind w:left="360"/>
        <w:rPr>
          <w:lang w:val="vi-VN"/>
        </w:rPr>
      </w:pPr>
    </w:p>
    <w:p w14:paraId="09B8B0E0" w14:textId="32B22F65" w:rsidR="00D65D93" w:rsidRPr="00847176" w:rsidRDefault="00C66B5F" w:rsidP="00D65D93">
      <w:pPr>
        <w:pStyle w:val="ListParagraph"/>
        <w:numPr>
          <w:ilvl w:val="0"/>
          <w:numId w:val="22"/>
        </w:numPr>
        <w:spacing w:before="120" w:after="120"/>
        <w:rPr>
          <w:b/>
          <w:bCs/>
          <w:lang w:val="vi-VN"/>
        </w:rPr>
      </w:pPr>
      <w:r w:rsidRPr="00847176">
        <w:rPr>
          <w:b/>
          <w:bCs/>
          <w:noProof/>
        </w:rPr>
        <w:lastRenderedPageBreak/>
        <mc:AlternateContent>
          <mc:Choice Requires="wps">
            <w:drawing>
              <wp:anchor distT="0" distB="0" distL="114300" distR="114300" simplePos="0" relativeHeight="251743232" behindDoc="0" locked="0" layoutInCell="1" allowOverlap="1" wp14:anchorId="78D0F634" wp14:editId="14E55A03">
                <wp:simplePos x="0" y="0"/>
                <wp:positionH relativeFrom="column">
                  <wp:posOffset>217805</wp:posOffset>
                </wp:positionH>
                <wp:positionV relativeFrom="paragraph">
                  <wp:posOffset>1395095</wp:posOffset>
                </wp:positionV>
                <wp:extent cx="557974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EC4D58" w14:textId="53A78A32" w:rsidR="00C66B5F" w:rsidRPr="00C66B5F" w:rsidRDefault="00C66B5F" w:rsidP="00C66B5F">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9</w:t>
                            </w:r>
                            <w:r>
                              <w:fldChar w:fldCharType="end"/>
                            </w:r>
                            <w:r>
                              <w:rPr>
                                <w:lang w:val="vi-VN"/>
                              </w:rPr>
                              <w:t xml:space="preserve"> Lấy số lượng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0F634" id="Text Box 51" o:spid="_x0000_s1048" type="#_x0000_t202" style="position:absolute;left:0;text-align:left;margin-left:17.15pt;margin-top:109.85pt;width:439.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E/X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" stroked="f">
                <v:textbox style="mso-fit-shape-to-text:t" inset="0,0,0,0">
                  <w:txbxContent>
                    <w:p w14:paraId="2BEC4D58" w14:textId="53A78A32" w:rsidR="00C66B5F" w:rsidRPr="00C66B5F" w:rsidRDefault="00C66B5F" w:rsidP="00C66B5F">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9</w:t>
                      </w:r>
                      <w:r>
                        <w:fldChar w:fldCharType="end"/>
                      </w:r>
                      <w:r>
                        <w:rPr>
                          <w:lang w:val="vi-VN"/>
                        </w:rPr>
                        <w:t xml:space="preserve"> Lấy số lượng bán</w:t>
                      </w:r>
                    </w:p>
                  </w:txbxContent>
                </v:textbox>
              </v:shape>
            </w:pict>
          </mc:Fallback>
        </mc:AlternateContent>
      </w:r>
      <w:r w:rsidRPr="00847176">
        <w:rPr>
          <w:b/>
          <w:bCs/>
          <w:noProof/>
          <w:lang w:val="vi-VN"/>
        </w:rPr>
        <w:drawing>
          <wp:anchor distT="0" distB="0" distL="114300" distR="114300" simplePos="0" relativeHeight="251741184" behindDoc="0" locked="0" layoutInCell="1" allowOverlap="1" wp14:anchorId="66333316" wp14:editId="6DCBD854">
            <wp:simplePos x="0" y="0"/>
            <wp:positionH relativeFrom="column">
              <wp:posOffset>217805</wp:posOffset>
            </wp:positionH>
            <wp:positionV relativeFrom="paragraph">
              <wp:posOffset>299085</wp:posOffset>
            </wp:positionV>
            <wp:extent cx="5579745" cy="1038860"/>
            <wp:effectExtent l="0" t="0" r="1905" b="8890"/>
            <wp:wrapNone/>
            <wp:docPr id="50" name="Picture 5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omputer screen shot of a cod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579745" cy="1038860"/>
                    </a:xfrm>
                    <a:prstGeom prst="rect">
                      <a:avLst/>
                    </a:prstGeom>
                  </pic:spPr>
                </pic:pic>
              </a:graphicData>
            </a:graphic>
          </wp:anchor>
        </w:drawing>
      </w:r>
      <w:r w:rsidR="00F40C04" w:rsidRPr="00847176">
        <w:rPr>
          <w:b/>
          <w:bCs/>
          <w:lang w:val="vi-VN"/>
        </w:rPr>
        <w:t>Lấy số lượng bán ra</w:t>
      </w:r>
    </w:p>
    <w:p w14:paraId="053CB051" w14:textId="4EE616A5" w:rsidR="00D65D93" w:rsidRDefault="00D65D93" w:rsidP="00D65D93">
      <w:pPr>
        <w:spacing w:before="120" w:after="120"/>
        <w:ind w:left="360"/>
        <w:rPr>
          <w:lang w:val="vi-VN"/>
        </w:rPr>
      </w:pPr>
    </w:p>
    <w:p w14:paraId="113A0CC5" w14:textId="77777777" w:rsidR="00D65D93" w:rsidRDefault="00D65D93" w:rsidP="00D65D93">
      <w:pPr>
        <w:spacing w:before="120" w:after="120"/>
        <w:rPr>
          <w:lang w:val="vi-VN"/>
        </w:rPr>
      </w:pPr>
    </w:p>
    <w:p w14:paraId="5C2915E3" w14:textId="77777777" w:rsidR="00B2768F" w:rsidRPr="00D65D93" w:rsidRDefault="00B2768F" w:rsidP="00D65D93">
      <w:pPr>
        <w:spacing w:before="120" w:after="120"/>
        <w:rPr>
          <w:lang w:val="vi-VN"/>
        </w:rPr>
      </w:pPr>
    </w:p>
    <w:p w14:paraId="04115859" w14:textId="77777777" w:rsidR="00C66B5F" w:rsidRDefault="00C66B5F" w:rsidP="00C66B5F">
      <w:pPr>
        <w:pStyle w:val="ListParagraph"/>
        <w:spacing w:before="120" w:after="120"/>
        <w:rPr>
          <w:lang w:val="vi-VN"/>
        </w:rPr>
      </w:pPr>
    </w:p>
    <w:p w14:paraId="4ECB9D2D" w14:textId="01D41340" w:rsidR="00F40C04" w:rsidRPr="00847176" w:rsidRDefault="000932DB" w:rsidP="00A34506">
      <w:pPr>
        <w:pStyle w:val="ListParagraph"/>
        <w:numPr>
          <w:ilvl w:val="0"/>
          <w:numId w:val="22"/>
        </w:numPr>
        <w:spacing w:before="120" w:after="120"/>
        <w:rPr>
          <w:b/>
          <w:bCs/>
          <w:lang w:val="vi-VN"/>
        </w:rPr>
      </w:pPr>
      <w:r w:rsidRPr="00847176">
        <w:rPr>
          <w:b/>
          <w:bCs/>
          <w:lang w:val="vi-VN"/>
        </w:rPr>
        <w:t>Lấy loại sản phẩm</w:t>
      </w:r>
    </w:p>
    <w:p w14:paraId="17F7EE07" w14:textId="75AAF59E" w:rsidR="00B04356" w:rsidRDefault="00B04356" w:rsidP="00B04356">
      <w:pPr>
        <w:spacing w:before="120" w:after="120"/>
        <w:ind w:left="360"/>
        <w:rPr>
          <w:lang w:val="vi-VN"/>
        </w:rPr>
      </w:pPr>
      <w:r>
        <w:rPr>
          <w:noProof/>
        </w:rPr>
        <mc:AlternateContent>
          <mc:Choice Requires="wps">
            <w:drawing>
              <wp:anchor distT="0" distB="0" distL="114300" distR="114300" simplePos="0" relativeHeight="251746304" behindDoc="0" locked="0" layoutInCell="1" allowOverlap="1" wp14:anchorId="3A9DAA08" wp14:editId="6ED51F52">
                <wp:simplePos x="0" y="0"/>
                <wp:positionH relativeFrom="column">
                  <wp:posOffset>233045</wp:posOffset>
                </wp:positionH>
                <wp:positionV relativeFrom="paragraph">
                  <wp:posOffset>1010285</wp:posOffset>
                </wp:positionV>
                <wp:extent cx="5579745"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F87A5D2" w14:textId="4EC0B5D2"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0</w:t>
                            </w:r>
                            <w:r>
                              <w:fldChar w:fldCharType="end"/>
                            </w:r>
                            <w:r>
                              <w:rPr>
                                <w:lang w:val="vi-VN"/>
                              </w:rPr>
                              <w:t xml:space="preserve"> Lấy loại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9DAA08" id="Text Box 53" o:spid="_x0000_s1049" type="#_x0000_t202" style="position:absolute;left:0;text-align:left;margin-left:18.35pt;margin-top:79.55pt;width:439.3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2vy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" stroked="f">
                <v:textbox style="mso-fit-shape-to-text:t" inset="0,0,0,0">
                  <w:txbxContent>
                    <w:p w14:paraId="7F87A5D2" w14:textId="4EC0B5D2"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0</w:t>
                      </w:r>
                      <w:r>
                        <w:fldChar w:fldCharType="end"/>
                      </w:r>
                      <w:r>
                        <w:rPr>
                          <w:lang w:val="vi-VN"/>
                        </w:rPr>
                        <w:t xml:space="preserve"> Lấy loại sản phẩm</w:t>
                      </w:r>
                    </w:p>
                  </w:txbxContent>
                </v:textbox>
              </v:shape>
            </w:pict>
          </mc:Fallback>
        </mc:AlternateContent>
      </w:r>
      <w:r>
        <w:rPr>
          <w:noProof/>
          <w:lang w:val="vi-VN"/>
        </w:rPr>
        <w:drawing>
          <wp:anchor distT="0" distB="0" distL="114300" distR="114300" simplePos="0" relativeHeight="251744256" behindDoc="0" locked="0" layoutInCell="1" allowOverlap="1" wp14:anchorId="58C43FD9" wp14:editId="372497BB">
            <wp:simplePos x="0" y="0"/>
            <wp:positionH relativeFrom="column">
              <wp:posOffset>233045</wp:posOffset>
            </wp:positionH>
            <wp:positionV relativeFrom="paragraph">
              <wp:posOffset>7620</wp:posOffset>
            </wp:positionV>
            <wp:extent cx="5579745" cy="945515"/>
            <wp:effectExtent l="0" t="0" r="1905" b="6985"/>
            <wp:wrapNone/>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579745" cy="945515"/>
                    </a:xfrm>
                    <a:prstGeom prst="rect">
                      <a:avLst/>
                    </a:prstGeom>
                  </pic:spPr>
                </pic:pic>
              </a:graphicData>
            </a:graphic>
            <wp14:sizeRelH relativeFrom="page">
              <wp14:pctWidth>0</wp14:pctWidth>
            </wp14:sizeRelH>
            <wp14:sizeRelV relativeFrom="page">
              <wp14:pctHeight>0</wp14:pctHeight>
            </wp14:sizeRelV>
          </wp:anchor>
        </w:drawing>
      </w:r>
    </w:p>
    <w:p w14:paraId="6EF2980C" w14:textId="77777777" w:rsidR="00B04356" w:rsidRDefault="00B04356" w:rsidP="00B04356">
      <w:pPr>
        <w:spacing w:before="120" w:after="120"/>
        <w:ind w:left="360"/>
        <w:rPr>
          <w:lang w:val="vi-VN"/>
        </w:rPr>
      </w:pPr>
    </w:p>
    <w:p w14:paraId="3DF7F707" w14:textId="77777777" w:rsidR="00B04356" w:rsidRPr="00B04356" w:rsidRDefault="00B04356" w:rsidP="00B04356">
      <w:pPr>
        <w:spacing w:before="120" w:after="120"/>
        <w:ind w:left="360"/>
        <w:rPr>
          <w:lang w:val="vi-VN"/>
        </w:rPr>
      </w:pPr>
    </w:p>
    <w:p w14:paraId="02D469C9" w14:textId="77777777" w:rsidR="00B04356" w:rsidRDefault="00B04356" w:rsidP="00B04356">
      <w:pPr>
        <w:pStyle w:val="ListParagraph"/>
        <w:spacing w:before="120" w:after="120"/>
        <w:rPr>
          <w:lang w:val="vi-VN"/>
        </w:rPr>
      </w:pPr>
    </w:p>
    <w:p w14:paraId="1073655C" w14:textId="11DDBE26" w:rsidR="000932DB" w:rsidRPr="00847176" w:rsidRDefault="000932DB" w:rsidP="00A34506">
      <w:pPr>
        <w:pStyle w:val="ListParagraph"/>
        <w:numPr>
          <w:ilvl w:val="0"/>
          <w:numId w:val="22"/>
        </w:numPr>
        <w:spacing w:before="120" w:after="120"/>
        <w:rPr>
          <w:b/>
          <w:bCs/>
          <w:lang w:val="vi-VN"/>
        </w:rPr>
      </w:pPr>
      <w:r w:rsidRPr="00847176">
        <w:rPr>
          <w:b/>
          <w:bCs/>
          <w:lang w:val="vi-VN"/>
        </w:rPr>
        <w:t>Lấy quy cách</w:t>
      </w:r>
    </w:p>
    <w:p w14:paraId="4EF137EC" w14:textId="66397E78" w:rsidR="00B04356" w:rsidRDefault="00B04356" w:rsidP="00B04356">
      <w:pPr>
        <w:spacing w:before="120" w:after="120"/>
        <w:ind w:left="360"/>
        <w:rPr>
          <w:lang w:val="vi-VN"/>
        </w:rPr>
      </w:pPr>
      <w:r>
        <w:rPr>
          <w:noProof/>
        </w:rPr>
        <mc:AlternateContent>
          <mc:Choice Requires="wps">
            <w:drawing>
              <wp:anchor distT="0" distB="0" distL="114300" distR="114300" simplePos="0" relativeHeight="251749376" behindDoc="0" locked="0" layoutInCell="1" allowOverlap="1" wp14:anchorId="46B5A852" wp14:editId="6D9290C9">
                <wp:simplePos x="0" y="0"/>
                <wp:positionH relativeFrom="column">
                  <wp:posOffset>225425</wp:posOffset>
                </wp:positionH>
                <wp:positionV relativeFrom="paragraph">
                  <wp:posOffset>1045845</wp:posOffset>
                </wp:positionV>
                <wp:extent cx="557974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70802E0" w14:textId="446D7B9D"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1</w:t>
                            </w:r>
                            <w:r>
                              <w:fldChar w:fldCharType="end"/>
                            </w:r>
                            <w:r>
                              <w:rPr>
                                <w:lang w:val="vi-VN"/>
                              </w:rPr>
                              <w:t xml:space="preserve"> Lấy quy cá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5A852" id="Text Box 55" o:spid="_x0000_s1050" type="#_x0000_t202" style="position:absolute;left:0;text-align:left;margin-left:17.75pt;margin-top:82.35pt;width:439.3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" stroked="f">
                <v:textbox style="mso-fit-shape-to-text:t" inset="0,0,0,0">
                  <w:txbxContent>
                    <w:p w14:paraId="270802E0" w14:textId="446D7B9D"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1</w:t>
                      </w:r>
                      <w:r>
                        <w:fldChar w:fldCharType="end"/>
                      </w:r>
                      <w:r>
                        <w:rPr>
                          <w:lang w:val="vi-VN"/>
                        </w:rPr>
                        <w:t xml:space="preserve"> Lấy quy cách</w:t>
                      </w:r>
                    </w:p>
                  </w:txbxContent>
                </v:textbox>
              </v:shape>
            </w:pict>
          </mc:Fallback>
        </mc:AlternateContent>
      </w:r>
      <w:r>
        <w:rPr>
          <w:noProof/>
          <w:lang w:val="vi-VN"/>
        </w:rPr>
        <w:drawing>
          <wp:anchor distT="0" distB="0" distL="114300" distR="114300" simplePos="0" relativeHeight="251747328" behindDoc="0" locked="0" layoutInCell="1" allowOverlap="1" wp14:anchorId="73466D0C" wp14:editId="35A5B70B">
            <wp:simplePos x="0" y="0"/>
            <wp:positionH relativeFrom="column">
              <wp:posOffset>225425</wp:posOffset>
            </wp:positionH>
            <wp:positionV relativeFrom="paragraph">
              <wp:posOffset>1270</wp:posOffset>
            </wp:positionV>
            <wp:extent cx="5579745" cy="987425"/>
            <wp:effectExtent l="0" t="0" r="1905" b="3175"/>
            <wp:wrapNone/>
            <wp:docPr id="54" name="Picture 54"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omputer screen shot of a black background&#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579745" cy="987425"/>
                    </a:xfrm>
                    <a:prstGeom prst="rect">
                      <a:avLst/>
                    </a:prstGeom>
                  </pic:spPr>
                </pic:pic>
              </a:graphicData>
            </a:graphic>
            <wp14:sizeRelH relativeFrom="page">
              <wp14:pctWidth>0</wp14:pctWidth>
            </wp14:sizeRelH>
            <wp14:sizeRelV relativeFrom="page">
              <wp14:pctHeight>0</wp14:pctHeight>
            </wp14:sizeRelV>
          </wp:anchor>
        </w:drawing>
      </w:r>
    </w:p>
    <w:p w14:paraId="52DDB921" w14:textId="77777777" w:rsidR="00B04356" w:rsidRDefault="00B04356" w:rsidP="00B04356">
      <w:pPr>
        <w:spacing w:before="120" w:after="120"/>
        <w:ind w:left="360"/>
        <w:rPr>
          <w:lang w:val="vi-VN"/>
        </w:rPr>
      </w:pPr>
    </w:p>
    <w:p w14:paraId="5C59C33B" w14:textId="77777777" w:rsidR="00B04356" w:rsidRPr="00B04356" w:rsidRDefault="00B04356" w:rsidP="00B04356">
      <w:pPr>
        <w:spacing w:before="120" w:after="120"/>
        <w:ind w:left="360"/>
        <w:rPr>
          <w:lang w:val="vi-VN"/>
        </w:rPr>
      </w:pPr>
    </w:p>
    <w:p w14:paraId="13553A04" w14:textId="77777777" w:rsidR="00B04356" w:rsidRDefault="00B04356" w:rsidP="00B04356">
      <w:pPr>
        <w:pStyle w:val="ListParagraph"/>
        <w:spacing w:before="120" w:after="120"/>
        <w:rPr>
          <w:lang w:val="vi-VN"/>
        </w:rPr>
      </w:pPr>
    </w:p>
    <w:p w14:paraId="03D086C6" w14:textId="337A7A98" w:rsidR="000932DB" w:rsidRPr="00847176" w:rsidRDefault="00D0104A" w:rsidP="00A34506">
      <w:pPr>
        <w:pStyle w:val="ListParagraph"/>
        <w:numPr>
          <w:ilvl w:val="0"/>
          <w:numId w:val="22"/>
        </w:numPr>
        <w:spacing w:before="120" w:after="120"/>
        <w:rPr>
          <w:b/>
          <w:bCs/>
          <w:lang w:val="vi-VN"/>
        </w:rPr>
      </w:pPr>
      <w:r w:rsidRPr="00847176">
        <w:rPr>
          <w:b/>
          <w:bCs/>
          <w:lang w:val="vi-VN"/>
        </w:rPr>
        <w:t>Lấy nơi sản xuất</w:t>
      </w:r>
    </w:p>
    <w:p w14:paraId="2047156D" w14:textId="165F653A" w:rsidR="00B04356" w:rsidRDefault="00B04356" w:rsidP="00B04356">
      <w:pPr>
        <w:spacing w:before="120" w:after="120"/>
        <w:ind w:left="360"/>
        <w:rPr>
          <w:lang w:val="vi-VN"/>
        </w:rPr>
      </w:pPr>
      <w:r>
        <w:rPr>
          <w:noProof/>
          <w:lang w:val="vi-VN"/>
        </w:rPr>
        <w:drawing>
          <wp:anchor distT="0" distB="0" distL="114300" distR="114300" simplePos="0" relativeHeight="251750400" behindDoc="0" locked="0" layoutInCell="1" allowOverlap="1" wp14:anchorId="4E4E3A96" wp14:editId="7CA8E3E5">
            <wp:simplePos x="0" y="0"/>
            <wp:positionH relativeFrom="column">
              <wp:posOffset>255905</wp:posOffset>
            </wp:positionH>
            <wp:positionV relativeFrom="paragraph">
              <wp:posOffset>10160</wp:posOffset>
            </wp:positionV>
            <wp:extent cx="5579745" cy="972820"/>
            <wp:effectExtent l="0" t="0" r="1905" b="0"/>
            <wp:wrapNone/>
            <wp:docPr id="56" name="Picture 5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computer screen shot of a pro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579745" cy="972820"/>
                    </a:xfrm>
                    <a:prstGeom prst="rect">
                      <a:avLst/>
                    </a:prstGeom>
                  </pic:spPr>
                </pic:pic>
              </a:graphicData>
            </a:graphic>
          </wp:anchor>
        </w:drawing>
      </w:r>
    </w:p>
    <w:p w14:paraId="56EBD695" w14:textId="77777777" w:rsidR="00B04356" w:rsidRDefault="00B04356" w:rsidP="00B04356">
      <w:pPr>
        <w:spacing w:before="120" w:after="120"/>
        <w:rPr>
          <w:lang w:val="vi-VN"/>
        </w:rPr>
      </w:pPr>
    </w:p>
    <w:p w14:paraId="3643610F" w14:textId="10128444" w:rsidR="00B04356" w:rsidRPr="00B04356" w:rsidRDefault="00B04356" w:rsidP="00B04356">
      <w:pPr>
        <w:spacing w:before="120" w:after="120"/>
        <w:rPr>
          <w:lang w:val="vi-VN"/>
        </w:rPr>
      </w:pPr>
    </w:p>
    <w:p w14:paraId="4ABD9235" w14:textId="3168CC44" w:rsidR="00B04356" w:rsidRDefault="00B04356" w:rsidP="00B04356">
      <w:pPr>
        <w:pStyle w:val="ListParagraph"/>
        <w:spacing w:before="120" w:after="120"/>
        <w:rPr>
          <w:lang w:val="vi-VN"/>
        </w:rPr>
      </w:pPr>
      <w:r>
        <w:rPr>
          <w:noProof/>
        </w:rPr>
        <mc:AlternateContent>
          <mc:Choice Requires="wps">
            <w:drawing>
              <wp:anchor distT="0" distB="0" distL="114300" distR="114300" simplePos="0" relativeHeight="251752448" behindDoc="0" locked="0" layoutInCell="1" allowOverlap="1" wp14:anchorId="7CE69F8E" wp14:editId="4CF95482">
                <wp:simplePos x="0" y="0"/>
                <wp:positionH relativeFrom="column">
                  <wp:posOffset>271145</wp:posOffset>
                </wp:positionH>
                <wp:positionV relativeFrom="paragraph">
                  <wp:posOffset>8890</wp:posOffset>
                </wp:positionV>
                <wp:extent cx="5579745" cy="26670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5579745" cy="266700"/>
                        </a:xfrm>
                        <a:prstGeom prst="rect">
                          <a:avLst/>
                        </a:prstGeom>
                        <a:solidFill>
                          <a:prstClr val="white"/>
                        </a:solidFill>
                        <a:ln>
                          <a:noFill/>
                        </a:ln>
                      </wps:spPr>
                      <wps:txbx>
                        <w:txbxContent>
                          <w:p w14:paraId="56EE0739" w14:textId="2B5AB6BD"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2</w:t>
                            </w:r>
                            <w:r>
                              <w:fldChar w:fldCharType="end"/>
                            </w:r>
                            <w:r>
                              <w:rPr>
                                <w:lang w:val="vi-VN"/>
                              </w:rPr>
                              <w:t xml:space="preserve"> Lấy nơi sản xu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E69F8E" id="Text Box 57" o:spid="_x0000_s1051" type="#_x0000_t202" style="position:absolute;left:0;text-align:left;margin-left:21.35pt;margin-top:.7pt;width:439.35pt;height:21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" stroked="f">
                <v:textbox inset="0,0,0,0">
                  <w:txbxContent>
                    <w:p w14:paraId="56EE0739" w14:textId="2B5AB6BD"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2</w:t>
                      </w:r>
                      <w:r>
                        <w:fldChar w:fldCharType="end"/>
                      </w:r>
                      <w:r>
                        <w:rPr>
                          <w:lang w:val="vi-VN"/>
                        </w:rPr>
                        <w:t xml:space="preserve"> Lấy nơi sản xuất</w:t>
                      </w:r>
                    </w:p>
                  </w:txbxContent>
                </v:textbox>
              </v:shape>
            </w:pict>
          </mc:Fallback>
        </mc:AlternateContent>
      </w:r>
    </w:p>
    <w:p w14:paraId="7067389B" w14:textId="70F20151" w:rsidR="00D0104A" w:rsidRPr="00847176" w:rsidRDefault="00D0104A" w:rsidP="00A34506">
      <w:pPr>
        <w:pStyle w:val="ListParagraph"/>
        <w:numPr>
          <w:ilvl w:val="0"/>
          <w:numId w:val="22"/>
        </w:numPr>
        <w:spacing w:before="120" w:after="120"/>
        <w:rPr>
          <w:b/>
          <w:bCs/>
          <w:lang w:val="vi-VN"/>
        </w:rPr>
      </w:pPr>
      <w:r w:rsidRPr="00847176">
        <w:rPr>
          <w:b/>
          <w:bCs/>
          <w:lang w:val="vi-VN"/>
        </w:rPr>
        <w:t xml:space="preserve">Lấy hoạt tính </w:t>
      </w:r>
    </w:p>
    <w:p w14:paraId="5ABC288F" w14:textId="1028957F" w:rsidR="00B04356" w:rsidRDefault="00B04356" w:rsidP="00B04356">
      <w:pPr>
        <w:pStyle w:val="ListParagraph"/>
        <w:spacing w:before="120" w:after="120"/>
        <w:rPr>
          <w:lang w:val="vi-VN"/>
        </w:rPr>
      </w:pPr>
      <w:r>
        <w:rPr>
          <w:noProof/>
        </w:rPr>
        <mc:AlternateContent>
          <mc:Choice Requires="wps">
            <w:drawing>
              <wp:anchor distT="0" distB="0" distL="114300" distR="114300" simplePos="0" relativeHeight="251755520" behindDoc="0" locked="0" layoutInCell="1" allowOverlap="1" wp14:anchorId="7FFBDD82" wp14:editId="38F061F4">
                <wp:simplePos x="0" y="0"/>
                <wp:positionH relativeFrom="column">
                  <wp:posOffset>248285</wp:posOffset>
                </wp:positionH>
                <wp:positionV relativeFrom="paragraph">
                  <wp:posOffset>741045</wp:posOffset>
                </wp:positionV>
                <wp:extent cx="5579745" cy="63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4A702D0" w14:textId="4B00C852"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3</w:t>
                            </w:r>
                            <w:r>
                              <w:fldChar w:fldCharType="end"/>
                            </w:r>
                            <w:r>
                              <w:rPr>
                                <w:lang w:val="vi-VN"/>
                              </w:rPr>
                              <w:t xml:space="preserve"> Lấy hoạt tí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BDD82" id="Text Box 59" o:spid="_x0000_s1052" type="#_x0000_t202" style="position:absolute;left:0;text-align:left;margin-left:19.55pt;margin-top:58.35pt;width:439.3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t1D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" stroked="f">
                <v:textbox style="mso-fit-shape-to-text:t" inset="0,0,0,0">
                  <w:txbxContent>
                    <w:p w14:paraId="24A702D0" w14:textId="4B00C852"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3</w:t>
                      </w:r>
                      <w:r>
                        <w:fldChar w:fldCharType="end"/>
                      </w:r>
                      <w:r>
                        <w:rPr>
                          <w:lang w:val="vi-VN"/>
                        </w:rPr>
                        <w:t xml:space="preserve"> Lấy hoạt tính</w:t>
                      </w:r>
                    </w:p>
                  </w:txbxContent>
                </v:textbox>
              </v:shape>
            </w:pict>
          </mc:Fallback>
        </mc:AlternateContent>
      </w:r>
      <w:r>
        <w:rPr>
          <w:noProof/>
          <w:lang w:val="vi-VN"/>
        </w:rPr>
        <w:drawing>
          <wp:anchor distT="0" distB="0" distL="114300" distR="114300" simplePos="0" relativeHeight="251753472" behindDoc="0" locked="0" layoutInCell="1" allowOverlap="1" wp14:anchorId="04943B90" wp14:editId="6CE24F6F">
            <wp:simplePos x="0" y="0"/>
            <wp:positionH relativeFrom="column">
              <wp:posOffset>248285</wp:posOffset>
            </wp:positionH>
            <wp:positionV relativeFrom="paragraph">
              <wp:posOffset>10795</wp:posOffset>
            </wp:positionV>
            <wp:extent cx="5579745" cy="673100"/>
            <wp:effectExtent l="0" t="0" r="190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57">
                      <a:extLst>
                        <a:ext uri="{28A0092B-C50C-407E-A947-70E740481C1C}">
                          <a14:useLocalDpi xmlns:a14="http://schemas.microsoft.com/office/drawing/2010/main" val="0"/>
                        </a:ext>
                      </a:extLst>
                    </a:blip>
                    <a:stretch>
                      <a:fillRect/>
                    </a:stretch>
                  </pic:blipFill>
                  <pic:spPr>
                    <a:xfrm>
                      <a:off x="0" y="0"/>
                      <a:ext cx="5579745" cy="673100"/>
                    </a:xfrm>
                    <a:prstGeom prst="rect">
                      <a:avLst/>
                    </a:prstGeom>
                  </pic:spPr>
                </pic:pic>
              </a:graphicData>
            </a:graphic>
          </wp:anchor>
        </w:drawing>
      </w:r>
    </w:p>
    <w:p w14:paraId="7080FADD" w14:textId="77777777" w:rsidR="00B04356" w:rsidRDefault="00B04356" w:rsidP="00B04356">
      <w:pPr>
        <w:pStyle w:val="ListParagraph"/>
        <w:spacing w:before="120" w:after="120"/>
        <w:rPr>
          <w:lang w:val="vi-VN"/>
        </w:rPr>
      </w:pPr>
    </w:p>
    <w:p w14:paraId="6525546F" w14:textId="77777777" w:rsidR="00B04356" w:rsidRDefault="00B04356" w:rsidP="00B04356">
      <w:pPr>
        <w:pStyle w:val="ListParagraph"/>
        <w:spacing w:before="120" w:after="120"/>
        <w:rPr>
          <w:lang w:val="vi-VN"/>
        </w:rPr>
      </w:pPr>
    </w:p>
    <w:p w14:paraId="7D6C9B6E" w14:textId="77777777" w:rsidR="00B04356" w:rsidRDefault="00B04356" w:rsidP="00B04356">
      <w:pPr>
        <w:pStyle w:val="ListParagraph"/>
        <w:spacing w:before="120" w:after="120"/>
        <w:rPr>
          <w:lang w:val="vi-VN"/>
        </w:rPr>
      </w:pPr>
    </w:p>
    <w:p w14:paraId="5E9CF1B3" w14:textId="2A821E66" w:rsidR="00D0104A" w:rsidRPr="00847176" w:rsidRDefault="00D0104A" w:rsidP="00A34506">
      <w:pPr>
        <w:pStyle w:val="ListParagraph"/>
        <w:numPr>
          <w:ilvl w:val="0"/>
          <w:numId w:val="22"/>
        </w:numPr>
        <w:spacing w:before="120" w:after="120"/>
        <w:rPr>
          <w:b/>
          <w:bCs/>
          <w:lang w:val="vi-VN"/>
        </w:rPr>
      </w:pPr>
      <w:r w:rsidRPr="00847176">
        <w:rPr>
          <w:b/>
          <w:bCs/>
          <w:lang w:val="vi-VN"/>
        </w:rPr>
        <w:lastRenderedPageBreak/>
        <w:t>Lấy chỉ định</w:t>
      </w:r>
    </w:p>
    <w:p w14:paraId="25643E73" w14:textId="0956C275" w:rsidR="00B04356" w:rsidRPr="00B04356" w:rsidRDefault="00B04356" w:rsidP="00B04356">
      <w:pPr>
        <w:spacing w:before="120" w:after="120"/>
        <w:ind w:left="360"/>
        <w:rPr>
          <w:lang w:val="vi-VN"/>
        </w:rPr>
      </w:pPr>
      <w:r>
        <w:rPr>
          <w:noProof/>
          <w:lang w:val="vi-VN"/>
        </w:rPr>
        <w:drawing>
          <wp:anchor distT="0" distB="0" distL="114300" distR="114300" simplePos="0" relativeHeight="251756544" behindDoc="0" locked="0" layoutInCell="1" allowOverlap="1" wp14:anchorId="6FFD2F87" wp14:editId="2B6D0ACE">
            <wp:simplePos x="0" y="0"/>
            <wp:positionH relativeFrom="column">
              <wp:posOffset>225425</wp:posOffset>
            </wp:positionH>
            <wp:positionV relativeFrom="paragraph">
              <wp:posOffset>-635</wp:posOffset>
            </wp:positionV>
            <wp:extent cx="5579745" cy="638810"/>
            <wp:effectExtent l="0" t="0" r="1905" b="889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58">
                      <a:extLst>
                        <a:ext uri="{28A0092B-C50C-407E-A947-70E740481C1C}">
                          <a14:useLocalDpi xmlns:a14="http://schemas.microsoft.com/office/drawing/2010/main" val="0"/>
                        </a:ext>
                      </a:extLst>
                    </a:blip>
                    <a:stretch>
                      <a:fillRect/>
                    </a:stretch>
                  </pic:blipFill>
                  <pic:spPr>
                    <a:xfrm>
                      <a:off x="0" y="0"/>
                      <a:ext cx="5579745" cy="638810"/>
                    </a:xfrm>
                    <a:prstGeom prst="rect">
                      <a:avLst/>
                    </a:prstGeom>
                  </pic:spPr>
                </pic:pic>
              </a:graphicData>
            </a:graphic>
            <wp14:sizeRelH relativeFrom="page">
              <wp14:pctWidth>0</wp14:pctWidth>
            </wp14:sizeRelH>
            <wp14:sizeRelV relativeFrom="page">
              <wp14:pctHeight>0</wp14:pctHeight>
            </wp14:sizeRelV>
          </wp:anchor>
        </w:drawing>
      </w:r>
    </w:p>
    <w:p w14:paraId="7A8240F9" w14:textId="7D8F5417" w:rsidR="00E55770" w:rsidRPr="00DC0CEF" w:rsidRDefault="00277C8B" w:rsidP="00DC0CEF">
      <w:pPr>
        <w:spacing w:before="120" w:after="120"/>
        <w:rPr>
          <w:lang w:val="vi-VN"/>
        </w:rPr>
      </w:pPr>
      <w:r>
        <w:rPr>
          <w:noProof/>
        </w:rPr>
        <mc:AlternateContent>
          <mc:Choice Requires="wps">
            <w:drawing>
              <wp:anchor distT="0" distB="0" distL="114300" distR="114300" simplePos="0" relativeHeight="251758592" behindDoc="0" locked="0" layoutInCell="1" allowOverlap="1" wp14:anchorId="72984611" wp14:editId="755229B9">
                <wp:simplePos x="0" y="0"/>
                <wp:positionH relativeFrom="column">
                  <wp:posOffset>225425</wp:posOffset>
                </wp:positionH>
                <wp:positionV relativeFrom="paragraph">
                  <wp:posOffset>331470</wp:posOffset>
                </wp:positionV>
                <wp:extent cx="5579745" cy="251460"/>
                <wp:effectExtent l="0" t="0" r="1905" b="0"/>
                <wp:wrapNone/>
                <wp:docPr id="61" name="Text Box 61"/>
                <wp:cNvGraphicFramePr/>
                <a:graphic xmlns:a="http://schemas.openxmlformats.org/drawingml/2006/main">
                  <a:graphicData uri="http://schemas.microsoft.com/office/word/2010/wordprocessingShape">
                    <wps:wsp>
                      <wps:cNvSpPr txBox="1"/>
                      <wps:spPr>
                        <a:xfrm>
                          <a:off x="0" y="0"/>
                          <a:ext cx="5579745" cy="251460"/>
                        </a:xfrm>
                        <a:prstGeom prst="rect">
                          <a:avLst/>
                        </a:prstGeom>
                        <a:solidFill>
                          <a:prstClr val="white"/>
                        </a:solidFill>
                        <a:ln>
                          <a:noFill/>
                        </a:ln>
                      </wps:spPr>
                      <wps:txbx>
                        <w:txbxContent>
                          <w:p w14:paraId="77E7EA01" w14:textId="579A0B46"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4</w:t>
                            </w:r>
                            <w:r>
                              <w:fldChar w:fldCharType="end"/>
                            </w:r>
                            <w:r>
                              <w:rPr>
                                <w:lang w:val="vi-VN"/>
                              </w:rPr>
                              <w:t xml:space="preserve"> Lấy chỉ địn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984611" id="Text Box 61" o:spid="_x0000_s1053" type="#_x0000_t202" style="position:absolute;left:0;text-align:left;margin-left:17.75pt;margin-top:26.1pt;width:439.35pt;height:19.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" stroked="f">
                <v:textbox inset="0,0,0,0">
                  <w:txbxContent>
                    <w:p w14:paraId="77E7EA01" w14:textId="579A0B46"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4</w:t>
                      </w:r>
                      <w:r>
                        <w:fldChar w:fldCharType="end"/>
                      </w:r>
                      <w:r>
                        <w:rPr>
                          <w:lang w:val="vi-VN"/>
                        </w:rPr>
                        <w:t xml:space="preserve"> Lấy chỉ định</w:t>
                      </w:r>
                    </w:p>
                  </w:txbxContent>
                </v:textbox>
              </v:shape>
            </w:pict>
          </mc:Fallback>
        </mc:AlternateContent>
      </w:r>
    </w:p>
    <w:p w14:paraId="1B173A67" w14:textId="30C4C83E" w:rsidR="00B71893" w:rsidRPr="00CF6D8A" w:rsidRDefault="00B71893" w:rsidP="00B71893">
      <w:pPr>
        <w:rPr>
          <w:lang w:val="vi-VN"/>
        </w:rPr>
      </w:pPr>
    </w:p>
    <w:p w14:paraId="10C97100" w14:textId="4BD9420E" w:rsidR="006A38B1" w:rsidRDefault="00BF5136" w:rsidP="00277C8B">
      <w:pPr>
        <w:ind w:firstLine="720"/>
        <w:rPr>
          <w:lang w:val="vi-VN"/>
        </w:rPr>
      </w:pPr>
      <w:r>
        <w:t xml:space="preserve">Sau </w:t>
      </w:r>
      <w:r w:rsidR="00277C8B">
        <w:t xml:space="preserve">khi </w:t>
      </w:r>
      <w:r w:rsidR="00277C8B">
        <w:rPr>
          <w:lang w:val="vi-VN"/>
        </w:rPr>
        <w:t xml:space="preserve">lấy </w:t>
      </w:r>
      <w:r w:rsidR="00277C8B" w:rsidRPr="00277C8B">
        <w:rPr>
          <w:lang w:val="vi-VN"/>
        </w:rPr>
        <w:t xml:space="preserve">các phần tử chứa thông tin của sản phẩm, khởi tạo từ điển lưu những thông tin đã thu thập được </w:t>
      </w:r>
      <w:r w:rsidR="009617EB">
        <w:rPr>
          <w:lang w:val="vi-VN"/>
        </w:rPr>
        <w:t xml:space="preserve">và lưu vào </w:t>
      </w:r>
      <w:r w:rsidR="009617EB" w:rsidRPr="00B121F4">
        <w:rPr>
          <w:b/>
          <w:bCs/>
          <w:lang w:val="vi-VN"/>
        </w:rPr>
        <w:t>mongoDB</w:t>
      </w:r>
      <w:r w:rsidR="009617EB">
        <w:rPr>
          <w:lang w:val="vi-VN"/>
        </w:rPr>
        <w:t xml:space="preserve">, riêng bộ sưu tập Sales trong </w:t>
      </w:r>
      <w:r w:rsidR="009617EB" w:rsidRPr="00B121F4">
        <w:rPr>
          <w:b/>
          <w:bCs/>
          <w:lang w:val="vi-VN"/>
        </w:rPr>
        <w:t>mongoDB</w:t>
      </w:r>
      <w:r w:rsidR="009617EB">
        <w:rPr>
          <w:lang w:val="vi-VN"/>
        </w:rPr>
        <w:t xml:space="preserve"> ta sẽ chỉ lưu những dược phẩm thuộc loại thuốc không kê </w:t>
      </w:r>
      <w:r w:rsidR="00A306A7">
        <w:rPr>
          <w:lang w:val="vi-VN"/>
        </w:rPr>
        <w:t>đơn:</w:t>
      </w:r>
    </w:p>
    <w:p w14:paraId="6D36D3CA" w14:textId="52986318" w:rsidR="00A306A7" w:rsidRDefault="00A306A7" w:rsidP="00277C8B">
      <w:pPr>
        <w:ind w:firstLine="720"/>
        <w:rPr>
          <w:lang w:val="vi-VN"/>
        </w:rPr>
      </w:pPr>
      <w:r>
        <w:rPr>
          <w:noProof/>
        </w:rPr>
        <mc:AlternateContent>
          <mc:Choice Requires="wps">
            <w:drawing>
              <wp:anchor distT="0" distB="0" distL="114300" distR="114300" simplePos="0" relativeHeight="251761664" behindDoc="0" locked="0" layoutInCell="1" allowOverlap="1" wp14:anchorId="3B1E740C" wp14:editId="21F6CD1B">
                <wp:simplePos x="0" y="0"/>
                <wp:positionH relativeFrom="column">
                  <wp:posOffset>-1905</wp:posOffset>
                </wp:positionH>
                <wp:positionV relativeFrom="paragraph">
                  <wp:posOffset>4448810</wp:posOffset>
                </wp:positionV>
                <wp:extent cx="557974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73E3B7" w14:textId="4BB30532" w:rsidR="00A306A7" w:rsidRPr="00A306A7" w:rsidRDefault="00A306A7" w:rsidP="00A306A7">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5</w:t>
                            </w:r>
                            <w:r>
                              <w:fldChar w:fldCharType="end"/>
                            </w:r>
                            <w:r>
                              <w:rPr>
                                <w:lang w:val="vi-VN"/>
                              </w:rPr>
                              <w:t xml:space="preserve"> Tạo từ điển lưu dữ liệu thu thập được sau đó lưu vào mong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E740C" id="Text Box 62" o:spid="_x0000_s1054" type="#_x0000_t202" style="position:absolute;left:0;text-align:left;margin-left:-.15pt;margin-top:350.3pt;width:439.3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VJv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" stroked="f">
                <v:textbox style="mso-fit-shape-to-text:t" inset="0,0,0,0">
                  <w:txbxContent>
                    <w:p w14:paraId="6673E3B7" w14:textId="4BB30532" w:rsidR="00A306A7" w:rsidRPr="00A306A7" w:rsidRDefault="00A306A7" w:rsidP="00A306A7">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5</w:t>
                      </w:r>
                      <w:r>
                        <w:fldChar w:fldCharType="end"/>
                      </w:r>
                      <w:r>
                        <w:rPr>
                          <w:lang w:val="vi-VN"/>
                        </w:rPr>
                        <w:t xml:space="preserve"> Tạo từ điển lưu dữ liệu thu thập được sau đó lưu vào mongoDB</w:t>
                      </w:r>
                    </w:p>
                  </w:txbxContent>
                </v:textbox>
              </v:shape>
            </w:pict>
          </mc:Fallback>
        </mc:AlternateContent>
      </w:r>
      <w:r>
        <w:rPr>
          <w:noProof/>
          <w:lang w:val="vi-VN"/>
        </w:rPr>
        <w:drawing>
          <wp:anchor distT="0" distB="0" distL="114300" distR="114300" simplePos="0" relativeHeight="251759616" behindDoc="0" locked="0" layoutInCell="1" allowOverlap="1" wp14:anchorId="556DE648" wp14:editId="73D69156">
            <wp:simplePos x="0" y="0"/>
            <wp:positionH relativeFrom="margin">
              <wp:align>right</wp:align>
            </wp:positionH>
            <wp:positionV relativeFrom="paragraph">
              <wp:posOffset>5080</wp:posOffset>
            </wp:positionV>
            <wp:extent cx="5579745" cy="4386580"/>
            <wp:effectExtent l="0" t="0" r="1905" b="0"/>
            <wp:wrapNone/>
            <wp:docPr id="42"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 shot of a computer pro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579745" cy="4386580"/>
                    </a:xfrm>
                    <a:prstGeom prst="rect">
                      <a:avLst/>
                    </a:prstGeom>
                  </pic:spPr>
                </pic:pic>
              </a:graphicData>
            </a:graphic>
          </wp:anchor>
        </w:drawing>
      </w:r>
    </w:p>
    <w:p w14:paraId="097C6FD1" w14:textId="27A7B137" w:rsidR="00A306A7" w:rsidRDefault="00A306A7" w:rsidP="00277C8B">
      <w:pPr>
        <w:ind w:firstLine="720"/>
        <w:rPr>
          <w:lang w:val="vi-VN"/>
        </w:rPr>
      </w:pPr>
    </w:p>
    <w:p w14:paraId="24BD763F" w14:textId="77777777" w:rsidR="00A306A7" w:rsidRDefault="00A306A7" w:rsidP="00277C8B">
      <w:pPr>
        <w:ind w:firstLine="720"/>
        <w:rPr>
          <w:lang w:val="vi-VN"/>
        </w:rPr>
      </w:pPr>
    </w:p>
    <w:p w14:paraId="01F55214" w14:textId="77777777" w:rsidR="00A306A7" w:rsidRDefault="00A306A7" w:rsidP="00277C8B">
      <w:pPr>
        <w:ind w:firstLine="720"/>
        <w:rPr>
          <w:lang w:val="vi-VN"/>
        </w:rPr>
      </w:pPr>
    </w:p>
    <w:p w14:paraId="1737304F" w14:textId="77777777" w:rsidR="00A306A7" w:rsidRDefault="00A306A7" w:rsidP="00277C8B">
      <w:pPr>
        <w:ind w:firstLine="720"/>
        <w:rPr>
          <w:lang w:val="vi-VN"/>
        </w:rPr>
      </w:pPr>
    </w:p>
    <w:p w14:paraId="5F6C8B75" w14:textId="77777777" w:rsidR="00A306A7" w:rsidRDefault="00A306A7" w:rsidP="00277C8B">
      <w:pPr>
        <w:ind w:firstLine="720"/>
        <w:rPr>
          <w:lang w:val="vi-VN"/>
        </w:rPr>
      </w:pPr>
    </w:p>
    <w:p w14:paraId="404D67AD" w14:textId="77777777" w:rsidR="00A306A7" w:rsidRDefault="00A306A7" w:rsidP="00277C8B">
      <w:pPr>
        <w:ind w:firstLine="720"/>
        <w:rPr>
          <w:lang w:val="vi-VN"/>
        </w:rPr>
      </w:pPr>
    </w:p>
    <w:p w14:paraId="365D887F" w14:textId="77777777" w:rsidR="00A306A7" w:rsidRDefault="00A306A7" w:rsidP="00277C8B">
      <w:pPr>
        <w:ind w:firstLine="720"/>
        <w:rPr>
          <w:lang w:val="vi-VN"/>
        </w:rPr>
      </w:pPr>
    </w:p>
    <w:p w14:paraId="63D72694" w14:textId="77777777" w:rsidR="00A306A7" w:rsidRDefault="00A306A7" w:rsidP="00277C8B">
      <w:pPr>
        <w:ind w:firstLine="720"/>
        <w:rPr>
          <w:lang w:val="vi-VN"/>
        </w:rPr>
      </w:pPr>
    </w:p>
    <w:p w14:paraId="43A53625" w14:textId="77777777" w:rsidR="00A306A7" w:rsidRDefault="00A306A7" w:rsidP="00277C8B">
      <w:pPr>
        <w:ind w:firstLine="720"/>
        <w:rPr>
          <w:lang w:val="vi-VN"/>
        </w:rPr>
      </w:pPr>
    </w:p>
    <w:p w14:paraId="0DE3559B" w14:textId="77777777" w:rsidR="00A306A7" w:rsidRDefault="00A306A7" w:rsidP="00277C8B">
      <w:pPr>
        <w:ind w:firstLine="720"/>
        <w:rPr>
          <w:lang w:val="vi-VN"/>
        </w:rPr>
      </w:pPr>
    </w:p>
    <w:p w14:paraId="72FB59D4" w14:textId="77777777" w:rsidR="00A306A7" w:rsidRDefault="00A306A7" w:rsidP="00277C8B">
      <w:pPr>
        <w:ind w:firstLine="720"/>
        <w:rPr>
          <w:lang w:val="vi-VN"/>
        </w:rPr>
      </w:pPr>
    </w:p>
    <w:p w14:paraId="5DFDEF97" w14:textId="77777777" w:rsidR="00A306A7" w:rsidRDefault="00A306A7" w:rsidP="00277C8B">
      <w:pPr>
        <w:ind w:firstLine="720"/>
        <w:rPr>
          <w:lang w:val="vi-VN"/>
        </w:rPr>
      </w:pPr>
    </w:p>
    <w:p w14:paraId="5447BCD3" w14:textId="77777777" w:rsidR="00A306A7" w:rsidRDefault="00A306A7" w:rsidP="00277C8B">
      <w:pPr>
        <w:ind w:firstLine="720"/>
        <w:rPr>
          <w:lang w:val="vi-VN"/>
        </w:rPr>
      </w:pPr>
    </w:p>
    <w:p w14:paraId="7A07E983" w14:textId="77777777" w:rsidR="00A306A7" w:rsidRDefault="00A306A7" w:rsidP="00277C8B">
      <w:pPr>
        <w:ind w:firstLine="720"/>
        <w:rPr>
          <w:lang w:val="vi-VN"/>
        </w:rPr>
      </w:pPr>
    </w:p>
    <w:p w14:paraId="4A777EE4" w14:textId="298BD8E3" w:rsidR="00A306A7" w:rsidRPr="00277C8B" w:rsidRDefault="00A306A7" w:rsidP="00277C8B">
      <w:pPr>
        <w:ind w:firstLine="720"/>
        <w:rPr>
          <w:lang w:val="vi-VN"/>
        </w:rPr>
      </w:pPr>
    </w:p>
    <w:p w14:paraId="532FE007" w14:textId="77777777" w:rsidR="00A306A7" w:rsidRDefault="00A306A7" w:rsidP="00A306A7">
      <w:pPr>
        <w:pStyle w:val="ListParagraph"/>
        <w:spacing w:before="120" w:after="120"/>
        <w:ind w:left="72"/>
        <w:rPr>
          <w:b/>
          <w:bCs/>
          <w:lang w:val="vi-VN"/>
        </w:rPr>
      </w:pPr>
    </w:p>
    <w:p w14:paraId="072FF291" w14:textId="77777777" w:rsidR="0039053A" w:rsidRDefault="0039053A" w:rsidP="00A306A7">
      <w:pPr>
        <w:pStyle w:val="ListParagraph"/>
        <w:spacing w:before="120" w:after="120"/>
        <w:ind w:left="72"/>
        <w:rPr>
          <w:b/>
          <w:bCs/>
          <w:lang w:val="vi-VN"/>
        </w:rPr>
      </w:pPr>
    </w:p>
    <w:p w14:paraId="29ADD38F" w14:textId="77777777" w:rsidR="0039053A" w:rsidRDefault="0039053A" w:rsidP="00A306A7">
      <w:pPr>
        <w:pStyle w:val="ListParagraph"/>
        <w:spacing w:before="120" w:after="120"/>
        <w:ind w:left="72"/>
        <w:rPr>
          <w:b/>
          <w:bCs/>
          <w:lang w:val="vi-VN"/>
        </w:rPr>
      </w:pPr>
    </w:p>
    <w:p w14:paraId="06B88096" w14:textId="77777777" w:rsidR="0039053A" w:rsidRDefault="0039053A" w:rsidP="00A306A7">
      <w:pPr>
        <w:pStyle w:val="ListParagraph"/>
        <w:spacing w:before="120" w:after="120"/>
        <w:ind w:left="72"/>
        <w:rPr>
          <w:b/>
          <w:bCs/>
          <w:lang w:val="vi-VN"/>
        </w:rPr>
      </w:pPr>
    </w:p>
    <w:p w14:paraId="2E3766EE" w14:textId="77777777" w:rsidR="0039053A" w:rsidRPr="0039053A" w:rsidRDefault="0039053A" w:rsidP="00A306A7">
      <w:pPr>
        <w:pStyle w:val="ListParagraph"/>
        <w:spacing w:before="120" w:after="120"/>
        <w:ind w:left="72"/>
        <w:rPr>
          <w:b/>
          <w:bCs/>
          <w:lang w:val="vi-VN"/>
        </w:rPr>
      </w:pPr>
    </w:p>
    <w:p w14:paraId="48EC87A5" w14:textId="57A17483" w:rsidR="00A306A7" w:rsidRPr="00DE3DBA" w:rsidRDefault="008066A0" w:rsidP="00607028">
      <w:pPr>
        <w:pStyle w:val="Heading3"/>
        <w:numPr>
          <w:ilvl w:val="2"/>
          <w:numId w:val="46"/>
        </w:numPr>
        <w:ind w:left="504"/>
        <w:rPr>
          <w:b w:val="0"/>
          <w:bCs/>
          <w:i/>
          <w:iCs/>
          <w:lang w:val="vi-VN"/>
        </w:rPr>
      </w:pPr>
      <w:r w:rsidRPr="00DE3DBA">
        <w:rPr>
          <w:b w:val="0"/>
          <w:bCs/>
          <w:i/>
          <w:iCs/>
        </w:rPr>
        <w:lastRenderedPageBreak/>
        <w:t>Thu thập</w:t>
      </w:r>
      <w:r w:rsidRPr="00DE3DBA">
        <w:rPr>
          <w:b w:val="0"/>
          <w:bCs/>
          <w:i/>
          <w:iCs/>
          <w:lang w:val="vi-VN"/>
        </w:rPr>
        <w:t xml:space="preserve"> dữ liệu</w:t>
      </w:r>
    </w:p>
    <w:p w14:paraId="11FC22D5" w14:textId="27925FDF" w:rsidR="003F5A01" w:rsidRDefault="007B33E2" w:rsidP="00075BE6">
      <w:pPr>
        <w:spacing w:before="120" w:after="120"/>
        <w:ind w:firstLine="720"/>
        <w:rPr>
          <w:lang w:val="vi-VN"/>
        </w:rPr>
      </w:pPr>
      <w:r>
        <w:rPr>
          <w:noProof/>
          <w:lang w:val="vi-VN"/>
        </w:rPr>
        <w:drawing>
          <wp:anchor distT="0" distB="0" distL="114300" distR="114300" simplePos="0" relativeHeight="251762688" behindDoc="0" locked="0" layoutInCell="1" allowOverlap="1" wp14:anchorId="76DD7DA7" wp14:editId="3984BE8C">
            <wp:simplePos x="0" y="0"/>
            <wp:positionH relativeFrom="margin">
              <wp:posOffset>36195</wp:posOffset>
            </wp:positionH>
            <wp:positionV relativeFrom="paragraph">
              <wp:posOffset>1485265</wp:posOffset>
            </wp:positionV>
            <wp:extent cx="5579745" cy="2439035"/>
            <wp:effectExtent l="0" t="0" r="1905" b="0"/>
            <wp:wrapNone/>
            <wp:docPr id="63" name="Picture 6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 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79745" cy="2439035"/>
                    </a:xfrm>
                    <a:prstGeom prst="rect">
                      <a:avLst/>
                    </a:prstGeom>
                  </pic:spPr>
                </pic:pic>
              </a:graphicData>
            </a:graphic>
            <wp14:sizeRelH relativeFrom="page">
              <wp14:pctWidth>0</wp14:pctWidth>
            </wp14:sizeRelH>
            <wp14:sizeRelV relativeFrom="page">
              <wp14:pctHeight>0</wp14:pctHeight>
            </wp14:sizeRelV>
          </wp:anchor>
        </w:drawing>
      </w:r>
      <w:r w:rsidR="00597471">
        <w:rPr>
          <w:lang w:val="vi-VN"/>
        </w:rPr>
        <w:t xml:space="preserve">Sau khi đã định nghĩa được các hàm cần thiết cho việc thu thập và lưu trữ dữ </w:t>
      </w:r>
      <w:r w:rsidR="009E721C">
        <w:rPr>
          <w:lang w:val="vi-VN"/>
        </w:rPr>
        <w:t>liệu,</w:t>
      </w:r>
      <w:r w:rsidR="0039053A">
        <w:rPr>
          <w:lang w:val="vi-VN"/>
        </w:rPr>
        <w:t>việc còn lại bao gồm</w:t>
      </w:r>
      <w:r w:rsidR="009E721C">
        <w:rPr>
          <w:lang w:val="vi-VN"/>
        </w:rPr>
        <w:t xml:space="preserve"> </w:t>
      </w:r>
      <w:r w:rsidR="000B1E05">
        <w:rPr>
          <w:lang w:val="vi-VN"/>
        </w:rPr>
        <w:t xml:space="preserve">kết nối tới </w:t>
      </w:r>
      <w:r w:rsidR="000B1E05" w:rsidRPr="00327F36">
        <w:rPr>
          <w:b/>
          <w:bCs/>
          <w:lang w:val="vi-VN"/>
        </w:rPr>
        <w:t>mongoDB</w:t>
      </w:r>
      <w:r w:rsidR="000B1E05">
        <w:rPr>
          <w:lang w:val="vi-VN"/>
        </w:rPr>
        <w:t xml:space="preserve">, khởi tạo các collection để lưu trữ dữ </w:t>
      </w:r>
      <w:r w:rsidR="007D4452">
        <w:rPr>
          <w:lang w:val="vi-VN"/>
        </w:rPr>
        <w:t xml:space="preserve">liệu. Ta sử dụng </w:t>
      </w:r>
      <w:r w:rsidR="007D4452" w:rsidRPr="00327F36">
        <w:rPr>
          <w:b/>
          <w:bCs/>
          <w:lang w:val="vi-VN"/>
        </w:rPr>
        <w:t>webdriver-manager</w:t>
      </w:r>
      <w:r w:rsidR="007D4452">
        <w:rPr>
          <w:lang w:val="vi-VN"/>
        </w:rPr>
        <w:t xml:space="preserve"> để tự động cài đặt</w:t>
      </w:r>
      <w:r>
        <w:rPr>
          <w:lang w:val="vi-VN"/>
        </w:rPr>
        <w:t xml:space="preserve"> và quản lý</w:t>
      </w:r>
      <w:r w:rsidR="007D4452">
        <w:rPr>
          <w:lang w:val="vi-VN"/>
        </w:rPr>
        <w:t xml:space="preserve"> phiên bản mới nhất của </w:t>
      </w:r>
      <w:r w:rsidR="007D4452" w:rsidRPr="00327F36">
        <w:rPr>
          <w:b/>
          <w:bCs/>
          <w:lang w:val="vi-VN"/>
        </w:rPr>
        <w:t>GeckoDriver</w:t>
      </w:r>
      <w:r w:rsidR="007D4452">
        <w:rPr>
          <w:lang w:val="vi-VN"/>
        </w:rPr>
        <w:t xml:space="preserve"> ,</w:t>
      </w:r>
      <w:r w:rsidR="000B1E05">
        <w:rPr>
          <w:lang w:val="vi-VN"/>
        </w:rPr>
        <w:t xml:space="preserve"> </w:t>
      </w:r>
      <w:r w:rsidR="008F4CBC">
        <w:rPr>
          <w:lang w:val="vi-VN"/>
        </w:rPr>
        <w:t xml:space="preserve">dùng </w:t>
      </w:r>
      <w:r w:rsidR="008F4CBC" w:rsidRPr="00327F36">
        <w:rPr>
          <w:b/>
          <w:bCs/>
          <w:lang w:val="vi-VN"/>
        </w:rPr>
        <w:t>Selenium Web Driver</w:t>
      </w:r>
      <w:r w:rsidR="008F4CBC">
        <w:rPr>
          <w:lang w:val="vi-VN"/>
        </w:rPr>
        <w:t xml:space="preserve"> để mở website Pharmacity.vn để thu thập dữ </w:t>
      </w:r>
      <w:r>
        <w:rPr>
          <w:lang w:val="vi-VN"/>
        </w:rPr>
        <w:t>liệu:</w:t>
      </w:r>
    </w:p>
    <w:p w14:paraId="4C4E1873" w14:textId="49BE643D" w:rsidR="007B33E2" w:rsidRPr="003F5A01" w:rsidRDefault="007B33E2" w:rsidP="007B33E2">
      <w:pPr>
        <w:spacing w:before="120" w:after="120"/>
        <w:rPr>
          <w:lang w:val="vi-VN"/>
        </w:rPr>
      </w:pPr>
    </w:p>
    <w:p w14:paraId="5943E6DD" w14:textId="77777777" w:rsidR="007B33E2" w:rsidRDefault="007B33E2" w:rsidP="007B33E2">
      <w:pPr>
        <w:pStyle w:val="ListParagraph"/>
        <w:spacing w:before="120" w:after="120"/>
        <w:ind w:left="72"/>
        <w:rPr>
          <w:b/>
          <w:bCs/>
          <w:lang w:val="vi-VN"/>
        </w:rPr>
      </w:pPr>
    </w:p>
    <w:p w14:paraId="2A755A6D" w14:textId="77777777" w:rsidR="007B33E2" w:rsidRDefault="007B33E2" w:rsidP="007B33E2">
      <w:pPr>
        <w:pStyle w:val="ListParagraph"/>
        <w:spacing w:before="120" w:after="120"/>
        <w:ind w:left="72"/>
        <w:rPr>
          <w:b/>
          <w:bCs/>
          <w:lang w:val="vi-VN"/>
        </w:rPr>
      </w:pPr>
    </w:p>
    <w:p w14:paraId="60BB6B83" w14:textId="77777777" w:rsidR="007B33E2" w:rsidRDefault="007B33E2" w:rsidP="007B33E2">
      <w:pPr>
        <w:pStyle w:val="ListParagraph"/>
        <w:spacing w:before="120" w:after="120"/>
        <w:ind w:left="72"/>
        <w:rPr>
          <w:b/>
          <w:bCs/>
          <w:lang w:val="vi-VN"/>
        </w:rPr>
      </w:pPr>
    </w:p>
    <w:p w14:paraId="6EF8B821" w14:textId="77777777" w:rsidR="007B33E2" w:rsidRDefault="007B33E2" w:rsidP="007B33E2">
      <w:pPr>
        <w:pStyle w:val="ListParagraph"/>
        <w:spacing w:before="120" w:after="120"/>
        <w:ind w:left="72"/>
        <w:rPr>
          <w:b/>
          <w:bCs/>
          <w:lang w:val="vi-VN"/>
        </w:rPr>
      </w:pPr>
    </w:p>
    <w:p w14:paraId="22411B96" w14:textId="77777777" w:rsidR="007B33E2" w:rsidRDefault="007B33E2" w:rsidP="007B33E2">
      <w:pPr>
        <w:pStyle w:val="ListParagraph"/>
        <w:spacing w:before="120" w:after="120"/>
        <w:ind w:left="72"/>
        <w:rPr>
          <w:b/>
          <w:bCs/>
          <w:lang w:val="vi-VN"/>
        </w:rPr>
      </w:pPr>
    </w:p>
    <w:p w14:paraId="4D86074E" w14:textId="77777777" w:rsidR="007B33E2" w:rsidRDefault="007B33E2" w:rsidP="007B33E2">
      <w:pPr>
        <w:pStyle w:val="ListParagraph"/>
        <w:spacing w:before="120" w:after="120"/>
        <w:ind w:left="72"/>
        <w:rPr>
          <w:b/>
          <w:bCs/>
          <w:lang w:val="vi-VN"/>
        </w:rPr>
      </w:pPr>
    </w:p>
    <w:p w14:paraId="40ADB87D" w14:textId="77777777" w:rsidR="00F13BE7" w:rsidRDefault="00F13BE7" w:rsidP="007B33E2">
      <w:pPr>
        <w:pStyle w:val="ListParagraph"/>
        <w:spacing w:before="120" w:after="120"/>
        <w:ind w:left="72"/>
        <w:rPr>
          <w:b/>
          <w:bCs/>
          <w:lang w:val="vi-VN"/>
        </w:rPr>
      </w:pPr>
    </w:p>
    <w:p w14:paraId="77E516AB" w14:textId="3574A802" w:rsidR="00F13BE7" w:rsidRDefault="00F13BE7" w:rsidP="007B33E2">
      <w:pPr>
        <w:pStyle w:val="ListParagraph"/>
        <w:spacing w:before="120" w:after="120"/>
        <w:ind w:left="72"/>
        <w:rPr>
          <w:b/>
          <w:bCs/>
          <w:lang w:val="vi-VN"/>
        </w:rPr>
      </w:pPr>
      <w:r>
        <w:rPr>
          <w:noProof/>
        </w:rPr>
        <mc:AlternateContent>
          <mc:Choice Requires="wps">
            <w:drawing>
              <wp:anchor distT="0" distB="0" distL="114300" distR="114300" simplePos="0" relativeHeight="251764736" behindDoc="0" locked="0" layoutInCell="1" allowOverlap="1" wp14:anchorId="6190F921" wp14:editId="191D9625">
                <wp:simplePos x="0" y="0"/>
                <wp:positionH relativeFrom="column">
                  <wp:posOffset>34925</wp:posOffset>
                </wp:positionH>
                <wp:positionV relativeFrom="paragraph">
                  <wp:posOffset>130175</wp:posOffset>
                </wp:positionV>
                <wp:extent cx="5579745" cy="205740"/>
                <wp:effectExtent l="0" t="0" r="1905" b="3810"/>
                <wp:wrapNone/>
                <wp:docPr id="193" name="Text Box 193"/>
                <wp:cNvGraphicFramePr/>
                <a:graphic xmlns:a="http://schemas.openxmlformats.org/drawingml/2006/main">
                  <a:graphicData uri="http://schemas.microsoft.com/office/word/2010/wordprocessingShape">
                    <wps:wsp>
                      <wps:cNvSpPr txBox="1"/>
                      <wps:spPr>
                        <a:xfrm>
                          <a:off x="0" y="0"/>
                          <a:ext cx="5579745" cy="205740"/>
                        </a:xfrm>
                        <a:prstGeom prst="rect">
                          <a:avLst/>
                        </a:prstGeom>
                        <a:solidFill>
                          <a:prstClr val="white"/>
                        </a:solidFill>
                        <a:ln>
                          <a:noFill/>
                        </a:ln>
                      </wps:spPr>
                      <wps:txbx>
                        <w:txbxContent>
                          <w:p w14:paraId="79B727EA" w14:textId="3DF45725" w:rsidR="007B33E2" w:rsidRPr="007B33E2" w:rsidRDefault="007B33E2" w:rsidP="008865AA">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6</w:t>
                            </w:r>
                            <w:r>
                              <w:fldChar w:fldCharType="end"/>
                            </w:r>
                            <w:r>
                              <w:rPr>
                                <w:lang w:val="vi-VN"/>
                              </w:rPr>
                              <w:t xml:space="preserve"> Kết nối tới mongoDB</w:t>
                            </w:r>
                            <w:r w:rsidR="008865AA">
                              <w:rPr>
                                <w:lang w:val="vi-VN"/>
                              </w:rPr>
                              <w:t>,</w:t>
                            </w:r>
                            <w:r>
                              <w:rPr>
                                <w:lang w:val="vi-VN"/>
                              </w:rPr>
                              <w:t xml:space="preserve"> </w:t>
                            </w:r>
                            <w:r w:rsidR="008865AA">
                              <w:rPr>
                                <w:lang w:val="vi-VN"/>
                              </w:rPr>
                              <w:t>khởi tạo web driver, mở trang web thu thập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90F921" id="Text Box 193" o:spid="_x0000_s1055" type="#_x0000_t202" style="position:absolute;left:0;text-align:left;margin-left:2.75pt;margin-top:10.25pt;width:439.35pt;height:16.2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" stroked="f">
                <v:textbox inset="0,0,0,0">
                  <w:txbxContent>
                    <w:p w14:paraId="79B727EA" w14:textId="3DF45725" w:rsidR="007B33E2" w:rsidRPr="007B33E2" w:rsidRDefault="007B33E2" w:rsidP="008865AA">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6</w:t>
                      </w:r>
                      <w:r>
                        <w:fldChar w:fldCharType="end"/>
                      </w:r>
                      <w:r>
                        <w:rPr>
                          <w:lang w:val="vi-VN"/>
                        </w:rPr>
                        <w:t xml:space="preserve"> Kết nối tới mongoDB</w:t>
                      </w:r>
                      <w:r w:rsidR="008865AA">
                        <w:rPr>
                          <w:lang w:val="vi-VN"/>
                        </w:rPr>
                        <w:t>,</w:t>
                      </w:r>
                      <w:r>
                        <w:rPr>
                          <w:lang w:val="vi-VN"/>
                        </w:rPr>
                        <w:t xml:space="preserve"> </w:t>
                      </w:r>
                      <w:r w:rsidR="008865AA">
                        <w:rPr>
                          <w:lang w:val="vi-VN"/>
                        </w:rPr>
                        <w:t>khởi tạo web driver, mở trang web thu thập dữ liệu</w:t>
                      </w:r>
                    </w:p>
                  </w:txbxContent>
                </v:textbox>
              </v:shape>
            </w:pict>
          </mc:Fallback>
        </mc:AlternateContent>
      </w:r>
    </w:p>
    <w:p w14:paraId="5FEF9F7D" w14:textId="6A79B502" w:rsidR="00F13BE7" w:rsidRDefault="00F13BE7" w:rsidP="004F346F">
      <w:pPr>
        <w:spacing w:before="120" w:after="120"/>
        <w:ind w:firstLine="720"/>
        <w:rPr>
          <w:lang w:val="vi-VN"/>
        </w:rPr>
      </w:pPr>
      <w:r>
        <w:rPr>
          <w:lang w:val="vi-VN"/>
        </w:rPr>
        <w:t xml:space="preserve">Việc còn lại sau khi đã thực hiện các bước trên là gọi </w:t>
      </w:r>
      <w:r w:rsidR="004F346F">
        <w:rPr>
          <w:lang w:val="vi-VN"/>
        </w:rPr>
        <w:t xml:space="preserve">hàm, đầu tiên ta gọi hàm </w:t>
      </w:r>
      <w:r w:rsidR="004F346F" w:rsidRPr="00550ED9">
        <w:rPr>
          <w:b/>
          <w:bCs/>
          <w:lang w:val="vi-VN"/>
        </w:rPr>
        <w:t>load_all_products</w:t>
      </w:r>
      <w:r w:rsidR="004F346F">
        <w:rPr>
          <w:lang w:val="vi-VN"/>
        </w:rPr>
        <w:t xml:space="preserve"> nhằm mục tiêu tải toàn bộ sản phẩm cần thu thập dữ liệu, sau đó gọi hàm </w:t>
      </w:r>
      <w:r w:rsidR="004F346F" w:rsidRPr="00550ED9">
        <w:rPr>
          <w:b/>
          <w:bCs/>
          <w:lang w:val="vi-VN"/>
        </w:rPr>
        <w:t>get_product_links</w:t>
      </w:r>
      <w:r w:rsidR="004F346F">
        <w:rPr>
          <w:lang w:val="vi-VN"/>
        </w:rPr>
        <w:t xml:space="preserve"> thu thập toàn bộ các đường liên kết dẫn đến </w:t>
      </w:r>
      <w:r w:rsidR="00B549DF">
        <w:rPr>
          <w:lang w:val="vi-VN"/>
        </w:rPr>
        <w:t xml:space="preserve">từng trang dược </w:t>
      </w:r>
      <w:r w:rsidR="00A20D7A">
        <w:rPr>
          <w:lang w:val="vi-VN"/>
        </w:rPr>
        <w:t>phẩm,</w:t>
      </w:r>
      <w:r w:rsidR="00B549DF">
        <w:rPr>
          <w:lang w:val="vi-VN"/>
        </w:rPr>
        <w:t xml:space="preserve"> </w:t>
      </w:r>
      <w:r w:rsidR="009A2E67">
        <w:rPr>
          <w:lang w:val="vi-VN"/>
        </w:rPr>
        <w:t>cuối cùng khởi tạo vòng lặp duyệt qua từng đường liên kết đã thu thập được</w:t>
      </w:r>
      <w:r w:rsidR="00A51111">
        <w:rPr>
          <w:lang w:val="vi-VN"/>
        </w:rPr>
        <w:t xml:space="preserve"> gọi hàm </w:t>
      </w:r>
      <w:r w:rsidR="00A51111" w:rsidRPr="00550ED9">
        <w:rPr>
          <w:b/>
          <w:bCs/>
          <w:lang w:val="vi-VN"/>
        </w:rPr>
        <w:t>scrape_product</w:t>
      </w:r>
      <w:r w:rsidR="00A51111">
        <w:rPr>
          <w:lang w:val="vi-VN"/>
        </w:rPr>
        <w:t xml:space="preserve"> </w:t>
      </w:r>
      <w:r w:rsidR="00A20D7A">
        <w:rPr>
          <w:lang w:val="vi-VN"/>
        </w:rPr>
        <w:t xml:space="preserve">để tự động thu thập dữ liệu và lưu trữ vào </w:t>
      </w:r>
      <w:r w:rsidR="00A20D7A" w:rsidRPr="00550ED9">
        <w:rPr>
          <w:b/>
          <w:bCs/>
          <w:lang w:val="vi-VN"/>
        </w:rPr>
        <w:t>mongoDB</w:t>
      </w:r>
      <w:r w:rsidR="00A20D7A">
        <w:rPr>
          <w:lang w:val="vi-VN"/>
        </w:rPr>
        <w:t>.</w:t>
      </w:r>
    </w:p>
    <w:p w14:paraId="0EB7CF1E" w14:textId="2771C66A" w:rsidR="00D22B72" w:rsidRDefault="00E965AC" w:rsidP="00D22B72">
      <w:pPr>
        <w:spacing w:before="120" w:after="120"/>
        <w:rPr>
          <w:lang w:val="vi-VN"/>
        </w:rPr>
      </w:pPr>
      <w:r>
        <w:rPr>
          <w:noProof/>
        </w:rPr>
        <mc:AlternateContent>
          <mc:Choice Requires="wps">
            <w:drawing>
              <wp:anchor distT="0" distB="0" distL="114300" distR="114300" simplePos="0" relativeHeight="251767808" behindDoc="0" locked="0" layoutInCell="1" allowOverlap="1" wp14:anchorId="52D593CB" wp14:editId="3CD0F64A">
                <wp:simplePos x="0" y="0"/>
                <wp:positionH relativeFrom="column">
                  <wp:posOffset>-3175</wp:posOffset>
                </wp:positionH>
                <wp:positionV relativeFrom="paragraph">
                  <wp:posOffset>1891030</wp:posOffset>
                </wp:positionV>
                <wp:extent cx="5579745" cy="635"/>
                <wp:effectExtent l="0" t="0" r="0" b="0"/>
                <wp:wrapNone/>
                <wp:docPr id="195" name="Text Box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344DAED" w14:textId="1DB430E1" w:rsidR="00E965AC" w:rsidRPr="00E965AC" w:rsidRDefault="00E965AC" w:rsidP="00832909">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7</w:t>
                            </w:r>
                            <w:r>
                              <w:fldChar w:fldCharType="end"/>
                            </w:r>
                            <w:r>
                              <w:rPr>
                                <w:lang w:val="vi-VN"/>
                              </w:rPr>
                              <w:t xml:space="preserve"> </w:t>
                            </w:r>
                            <w:r w:rsidR="00832909">
                              <w:rPr>
                                <w:lang w:val="vi-VN"/>
                              </w:rPr>
                              <w:t>Thu thập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593CB" id="Text Box 195" o:spid="_x0000_s1056" type="#_x0000_t202" style="position:absolute;left:0;text-align:left;margin-left:-.25pt;margin-top:148.9pt;width:439.3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" stroked="f">
                <v:textbox style="mso-fit-shape-to-text:t" inset="0,0,0,0">
                  <w:txbxContent>
                    <w:p w14:paraId="7344DAED" w14:textId="1DB430E1" w:rsidR="00E965AC" w:rsidRPr="00E965AC" w:rsidRDefault="00E965AC" w:rsidP="00832909">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7</w:t>
                      </w:r>
                      <w:r>
                        <w:fldChar w:fldCharType="end"/>
                      </w:r>
                      <w:r>
                        <w:rPr>
                          <w:lang w:val="vi-VN"/>
                        </w:rPr>
                        <w:t xml:space="preserve"> </w:t>
                      </w:r>
                      <w:r w:rsidR="00832909">
                        <w:rPr>
                          <w:lang w:val="vi-VN"/>
                        </w:rPr>
                        <w:t>Thu thập dữ liệu</w:t>
                      </w:r>
                    </w:p>
                  </w:txbxContent>
                </v:textbox>
              </v:shape>
            </w:pict>
          </mc:Fallback>
        </mc:AlternateContent>
      </w:r>
      <w:r w:rsidR="00D22B72">
        <w:rPr>
          <w:noProof/>
          <w:lang w:val="vi-VN"/>
        </w:rPr>
        <w:drawing>
          <wp:anchor distT="0" distB="0" distL="114300" distR="114300" simplePos="0" relativeHeight="251765760" behindDoc="0" locked="0" layoutInCell="1" allowOverlap="1" wp14:anchorId="5F6BD6EF" wp14:editId="140A6B5D">
            <wp:simplePos x="0" y="0"/>
            <wp:positionH relativeFrom="column">
              <wp:posOffset>-3175</wp:posOffset>
            </wp:positionH>
            <wp:positionV relativeFrom="paragraph">
              <wp:posOffset>-1270</wp:posOffset>
            </wp:positionV>
            <wp:extent cx="5579745" cy="1835150"/>
            <wp:effectExtent l="0" t="0" r="1905" b="0"/>
            <wp:wrapNone/>
            <wp:docPr id="194" name="Picture 19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computer screen shot of a computer cod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1835150"/>
                    </a:xfrm>
                    <a:prstGeom prst="rect">
                      <a:avLst/>
                    </a:prstGeom>
                  </pic:spPr>
                </pic:pic>
              </a:graphicData>
            </a:graphic>
            <wp14:sizeRelH relativeFrom="page">
              <wp14:pctWidth>0</wp14:pctWidth>
            </wp14:sizeRelH>
            <wp14:sizeRelV relativeFrom="page">
              <wp14:pctHeight>0</wp14:pctHeight>
            </wp14:sizeRelV>
          </wp:anchor>
        </w:drawing>
      </w:r>
    </w:p>
    <w:p w14:paraId="33D923CB" w14:textId="77777777" w:rsidR="00D22B72" w:rsidRDefault="00D22B72" w:rsidP="00D22B72">
      <w:pPr>
        <w:spacing w:before="120" w:after="120"/>
        <w:rPr>
          <w:lang w:val="vi-VN"/>
        </w:rPr>
      </w:pPr>
    </w:p>
    <w:p w14:paraId="0724FB67" w14:textId="77777777" w:rsidR="00D22B72" w:rsidRPr="00F13BE7" w:rsidRDefault="00D22B72" w:rsidP="00D22B72">
      <w:pPr>
        <w:spacing w:before="120" w:after="120"/>
        <w:rPr>
          <w:lang w:val="vi-VN"/>
        </w:rPr>
      </w:pPr>
    </w:p>
    <w:p w14:paraId="22580376" w14:textId="77777777" w:rsidR="00F13BE7" w:rsidRPr="00F13BE7" w:rsidRDefault="00F13BE7" w:rsidP="00F13BE7">
      <w:pPr>
        <w:spacing w:before="120" w:after="120"/>
        <w:rPr>
          <w:b/>
          <w:bCs/>
          <w:lang w:val="vi-VN"/>
        </w:rPr>
      </w:pPr>
    </w:p>
    <w:p w14:paraId="76AF01B1" w14:textId="77777777" w:rsidR="007B33E2" w:rsidRPr="007B33E2" w:rsidRDefault="007B33E2" w:rsidP="007B33E2">
      <w:pPr>
        <w:pStyle w:val="ListParagraph"/>
        <w:spacing w:before="120" w:after="120"/>
        <w:ind w:left="72"/>
        <w:rPr>
          <w:b/>
          <w:bCs/>
          <w:lang w:val="vi-VN"/>
        </w:rPr>
      </w:pPr>
    </w:p>
    <w:p w14:paraId="1EEBC8B6" w14:textId="77777777" w:rsidR="007B33E2" w:rsidRPr="00F5694E" w:rsidRDefault="007B33E2" w:rsidP="007B33E2">
      <w:pPr>
        <w:spacing w:before="120" w:after="120"/>
        <w:rPr>
          <w:b/>
          <w:bCs/>
          <w:i/>
          <w:iCs/>
          <w:lang w:val="vi-VN"/>
        </w:rPr>
      </w:pPr>
    </w:p>
    <w:p w14:paraId="30B59AEB" w14:textId="64795EF3" w:rsidR="00F5694E" w:rsidRPr="00C67401" w:rsidRDefault="00F5694E" w:rsidP="00C67401">
      <w:pPr>
        <w:pStyle w:val="Heading3"/>
        <w:numPr>
          <w:ilvl w:val="2"/>
          <w:numId w:val="48"/>
        </w:numPr>
        <w:ind w:left="504"/>
        <w:rPr>
          <w:b w:val="0"/>
          <w:bCs/>
          <w:i/>
          <w:iCs/>
          <w:lang w:val="vi-VN"/>
        </w:rPr>
      </w:pPr>
      <w:r w:rsidRPr="00C67401">
        <w:rPr>
          <w:b w:val="0"/>
          <w:bCs/>
          <w:i/>
          <w:iCs/>
          <w:lang w:val="vi-VN"/>
        </w:rPr>
        <w:lastRenderedPageBreak/>
        <w:t>Chuẩn hóa dữ liệu</w:t>
      </w:r>
    </w:p>
    <w:p w14:paraId="63676449" w14:textId="3C5D8912" w:rsidR="00F5694E" w:rsidRDefault="00F5694E" w:rsidP="00581FDC">
      <w:pPr>
        <w:spacing w:before="120" w:after="120"/>
        <w:ind w:firstLine="720"/>
        <w:rPr>
          <w:lang w:val="vi-VN"/>
        </w:rPr>
      </w:pPr>
      <w:r>
        <w:rPr>
          <w:lang w:val="vi-VN"/>
        </w:rPr>
        <w:t xml:space="preserve">Sử dụng thư viện </w:t>
      </w:r>
      <w:r w:rsidRPr="00327F36">
        <w:rPr>
          <w:b/>
          <w:bCs/>
          <w:lang w:val="vi-VN"/>
        </w:rPr>
        <w:t>Re</w:t>
      </w:r>
      <w:r>
        <w:rPr>
          <w:lang w:val="vi-VN"/>
        </w:rPr>
        <w:t xml:space="preserve">, thực hiện việc chuẩn hóa các loại số liệu như giá bán, số lượng yêu thích số lượng bán </w:t>
      </w:r>
      <w:r w:rsidR="00581FDC">
        <w:rPr>
          <w:lang w:val="vi-VN"/>
        </w:rPr>
        <w:t xml:space="preserve">về định dạng số </w:t>
      </w:r>
      <w:r w:rsidR="00235081">
        <w:rPr>
          <w:lang w:val="vi-VN"/>
        </w:rPr>
        <w:t xml:space="preserve">thực, số nguyên. Ví dụ: </w:t>
      </w:r>
    </w:p>
    <w:p w14:paraId="380A0366" w14:textId="2FFCB3C7" w:rsidR="007F2729" w:rsidRDefault="007F2729" w:rsidP="00235081">
      <w:pPr>
        <w:spacing w:before="120" w:after="120"/>
        <w:rPr>
          <w:lang w:val="vi-VN"/>
        </w:rPr>
      </w:pPr>
      <w:r>
        <w:rPr>
          <w:noProof/>
          <w:lang w:val="vi-VN"/>
        </w:rPr>
        <w:drawing>
          <wp:anchor distT="0" distB="0" distL="114300" distR="114300" simplePos="0" relativeHeight="251768832" behindDoc="0" locked="0" layoutInCell="1" allowOverlap="1" wp14:anchorId="123BD410" wp14:editId="6B9AD04E">
            <wp:simplePos x="0" y="0"/>
            <wp:positionH relativeFrom="margin">
              <wp:align>right</wp:align>
            </wp:positionH>
            <wp:positionV relativeFrom="paragraph">
              <wp:posOffset>8890</wp:posOffset>
            </wp:positionV>
            <wp:extent cx="5579745" cy="2854325"/>
            <wp:effectExtent l="0" t="0" r="1905" b="3175"/>
            <wp:wrapNone/>
            <wp:docPr id="196" name="Picture 19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A screenshot of a computer pro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579745" cy="2854325"/>
                    </a:xfrm>
                    <a:prstGeom prst="rect">
                      <a:avLst/>
                    </a:prstGeom>
                  </pic:spPr>
                </pic:pic>
              </a:graphicData>
            </a:graphic>
            <wp14:sizeRelH relativeFrom="page">
              <wp14:pctWidth>0</wp14:pctWidth>
            </wp14:sizeRelH>
            <wp14:sizeRelV relativeFrom="page">
              <wp14:pctHeight>0</wp14:pctHeight>
            </wp14:sizeRelV>
          </wp:anchor>
        </w:drawing>
      </w:r>
    </w:p>
    <w:p w14:paraId="430DF1C9" w14:textId="2410A919" w:rsidR="007F2729" w:rsidRDefault="007F2729" w:rsidP="00235081">
      <w:pPr>
        <w:spacing w:before="120" w:after="120"/>
        <w:rPr>
          <w:lang w:val="vi-VN"/>
        </w:rPr>
      </w:pPr>
    </w:p>
    <w:p w14:paraId="1A22DE7A" w14:textId="378C61F7" w:rsidR="007F2729" w:rsidRDefault="007F2729" w:rsidP="00235081">
      <w:pPr>
        <w:spacing w:before="120" w:after="120"/>
        <w:rPr>
          <w:lang w:val="vi-VN"/>
        </w:rPr>
      </w:pPr>
    </w:p>
    <w:p w14:paraId="03C4BB69" w14:textId="77777777" w:rsidR="007F2729" w:rsidRDefault="007F2729" w:rsidP="00235081">
      <w:pPr>
        <w:spacing w:before="120" w:after="120"/>
        <w:rPr>
          <w:lang w:val="vi-VN"/>
        </w:rPr>
      </w:pPr>
    </w:p>
    <w:p w14:paraId="6473D216" w14:textId="77777777" w:rsidR="007F2729" w:rsidRDefault="007F2729" w:rsidP="00235081">
      <w:pPr>
        <w:spacing w:before="120" w:after="120"/>
        <w:rPr>
          <w:lang w:val="vi-VN"/>
        </w:rPr>
      </w:pPr>
    </w:p>
    <w:p w14:paraId="3255153B" w14:textId="77777777" w:rsidR="007F2729" w:rsidRDefault="007F2729" w:rsidP="00235081">
      <w:pPr>
        <w:spacing w:before="120" w:after="120"/>
        <w:rPr>
          <w:lang w:val="vi-VN"/>
        </w:rPr>
      </w:pPr>
    </w:p>
    <w:p w14:paraId="458041AD" w14:textId="77777777" w:rsidR="007F2729" w:rsidRDefault="007F2729" w:rsidP="00235081">
      <w:pPr>
        <w:spacing w:before="120" w:after="120"/>
        <w:rPr>
          <w:lang w:val="vi-VN"/>
        </w:rPr>
      </w:pPr>
    </w:p>
    <w:p w14:paraId="78687E97" w14:textId="77777777" w:rsidR="007F2729" w:rsidRDefault="007F2729" w:rsidP="00235081">
      <w:pPr>
        <w:spacing w:before="120" w:after="120"/>
        <w:rPr>
          <w:lang w:val="vi-VN"/>
        </w:rPr>
      </w:pPr>
    </w:p>
    <w:p w14:paraId="73676BA4" w14:textId="0C899CA8" w:rsidR="007F2729" w:rsidRDefault="007F2729" w:rsidP="00235081">
      <w:pPr>
        <w:spacing w:before="120" w:after="120"/>
        <w:rPr>
          <w:lang w:val="vi-VN"/>
        </w:rPr>
      </w:pPr>
      <w:r>
        <w:rPr>
          <w:noProof/>
        </w:rPr>
        <mc:AlternateContent>
          <mc:Choice Requires="wps">
            <w:drawing>
              <wp:anchor distT="0" distB="0" distL="114300" distR="114300" simplePos="0" relativeHeight="251770880" behindDoc="0" locked="0" layoutInCell="1" allowOverlap="1" wp14:anchorId="3B95C16A" wp14:editId="164B97D3">
                <wp:simplePos x="0" y="0"/>
                <wp:positionH relativeFrom="margin">
                  <wp:align>right</wp:align>
                </wp:positionH>
                <wp:positionV relativeFrom="paragraph">
                  <wp:posOffset>31750</wp:posOffset>
                </wp:positionV>
                <wp:extent cx="5579745" cy="198120"/>
                <wp:effectExtent l="0" t="0" r="1905" b="0"/>
                <wp:wrapNone/>
                <wp:docPr id="197" name="Text Box 197"/>
                <wp:cNvGraphicFramePr/>
                <a:graphic xmlns:a="http://schemas.openxmlformats.org/drawingml/2006/main">
                  <a:graphicData uri="http://schemas.microsoft.com/office/word/2010/wordprocessingShape">
                    <wps:wsp>
                      <wps:cNvSpPr txBox="1"/>
                      <wps:spPr>
                        <a:xfrm>
                          <a:off x="0" y="0"/>
                          <a:ext cx="5579745" cy="198120"/>
                        </a:xfrm>
                        <a:prstGeom prst="rect">
                          <a:avLst/>
                        </a:prstGeom>
                        <a:solidFill>
                          <a:prstClr val="white"/>
                        </a:solidFill>
                        <a:ln>
                          <a:noFill/>
                        </a:ln>
                      </wps:spPr>
                      <wps:txbx>
                        <w:txbxContent>
                          <w:p w14:paraId="379FFC89" w14:textId="5CD226F7" w:rsidR="007F2729" w:rsidRPr="007F2729" w:rsidRDefault="007F2729" w:rsidP="007F2729">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8</w:t>
                            </w:r>
                            <w:r>
                              <w:fldChar w:fldCharType="end"/>
                            </w:r>
                            <w:r>
                              <w:rPr>
                                <w:lang w:val="vi-VN"/>
                              </w:rPr>
                              <w:t xml:space="preserve"> Chuẩn hóa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95C16A" id="Text Box 197" o:spid="_x0000_s1057" type="#_x0000_t202" style="position:absolute;left:0;text-align:left;margin-left:388.15pt;margin-top:2.5pt;width:439.35pt;height:15.6pt;z-index:2517708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" stroked="f">
                <v:textbox inset="0,0,0,0">
                  <w:txbxContent>
                    <w:p w14:paraId="379FFC89" w14:textId="5CD226F7" w:rsidR="007F2729" w:rsidRPr="007F2729" w:rsidRDefault="007F2729" w:rsidP="007F2729">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8</w:t>
                      </w:r>
                      <w:r>
                        <w:fldChar w:fldCharType="end"/>
                      </w:r>
                      <w:r>
                        <w:rPr>
                          <w:lang w:val="vi-VN"/>
                        </w:rPr>
                        <w:t xml:space="preserve"> Chuẩn hóa dữ liệu</w:t>
                      </w:r>
                    </w:p>
                  </w:txbxContent>
                </v:textbox>
                <w10:wrap anchorx="margin"/>
              </v:shape>
            </w:pict>
          </mc:Fallback>
        </mc:AlternateContent>
      </w:r>
    </w:p>
    <w:p w14:paraId="6A906DA5" w14:textId="4C6B6E5D" w:rsidR="00235081" w:rsidRPr="00F5694E" w:rsidRDefault="007F2729" w:rsidP="00874DE3">
      <w:pPr>
        <w:spacing w:before="120" w:after="120"/>
        <w:ind w:firstLine="720"/>
        <w:rPr>
          <w:lang w:val="vi-VN"/>
        </w:rPr>
      </w:pPr>
      <w:r>
        <w:rPr>
          <w:lang w:val="vi-VN"/>
        </w:rPr>
        <w:t>Việc chuẩn hóa những loại dữ liệu như giá bán, lượt yêu thích, số lượng bán ra là cần thiết để phục vụ các bước quản lý và sử lý dữ liệu một cách hiệu quả, hợp lý.</w:t>
      </w:r>
    </w:p>
    <w:p w14:paraId="4E2E86DA" w14:textId="54200DC8" w:rsidR="00874DE3" w:rsidRPr="0027739C" w:rsidRDefault="00F4067A" w:rsidP="009E6222">
      <w:pPr>
        <w:pStyle w:val="Heading2"/>
        <w:numPr>
          <w:ilvl w:val="1"/>
          <w:numId w:val="49"/>
        </w:numPr>
        <w:ind w:left="72"/>
      </w:pPr>
      <w:r>
        <w:t>Mô</w:t>
      </w:r>
      <w:r>
        <w:rPr>
          <w:lang w:val="vi-VN"/>
        </w:rPr>
        <w:t xml:space="preserve"> tả dữ liệu</w:t>
      </w:r>
    </w:p>
    <w:p w14:paraId="55A53770" w14:textId="3BC96190" w:rsidR="0027739C" w:rsidRDefault="00EA3737" w:rsidP="00CA2308">
      <w:pPr>
        <w:spacing w:before="120" w:after="120"/>
        <w:ind w:firstLine="720"/>
        <w:rPr>
          <w:lang w:val="vi-VN"/>
        </w:rPr>
      </w:pPr>
      <w:r>
        <w:rPr>
          <w:lang w:val="vi-VN"/>
        </w:rPr>
        <w:t xml:space="preserve">Các dữ liệu dược phẩm thu thập được từ website Pharmacity.vn sẽ bao gồm </w:t>
      </w:r>
      <w:r w:rsidR="00CA2308">
        <w:rPr>
          <w:lang w:val="vi-VN"/>
        </w:rPr>
        <w:t xml:space="preserve">những thuộc tính sau </w:t>
      </w:r>
      <w:r w:rsidR="002D7772">
        <w:rPr>
          <w:lang w:val="vi-VN"/>
        </w:rPr>
        <w:t>đây:</w:t>
      </w:r>
    </w:p>
    <w:tbl>
      <w:tblPr>
        <w:tblStyle w:val="TableGrid"/>
        <w:tblW w:w="0" w:type="auto"/>
        <w:tblLook w:val="04A0" w:firstRow="1" w:lastRow="0" w:firstColumn="1" w:lastColumn="0" w:noHBand="0" w:noVBand="1"/>
      </w:tblPr>
      <w:tblGrid>
        <w:gridCol w:w="2245"/>
        <w:gridCol w:w="4140"/>
        <w:gridCol w:w="2392"/>
      </w:tblGrid>
      <w:tr w:rsidR="00382032" w14:paraId="5DC8FA9B" w14:textId="77777777" w:rsidTr="00FC794A">
        <w:trPr>
          <w:trHeight w:hRule="exact" w:val="432"/>
        </w:trPr>
        <w:tc>
          <w:tcPr>
            <w:tcW w:w="2245" w:type="dxa"/>
          </w:tcPr>
          <w:p w14:paraId="25A5DFA7" w14:textId="34E94CFA" w:rsidR="00382032" w:rsidRDefault="006E3893" w:rsidP="002D7772">
            <w:pPr>
              <w:spacing w:before="120" w:after="120"/>
              <w:rPr>
                <w:lang w:val="vi-VN"/>
              </w:rPr>
            </w:pPr>
            <w:r>
              <w:rPr>
                <w:lang w:val="vi-VN"/>
              </w:rPr>
              <w:t>Tên biến</w:t>
            </w:r>
          </w:p>
        </w:tc>
        <w:tc>
          <w:tcPr>
            <w:tcW w:w="4140" w:type="dxa"/>
          </w:tcPr>
          <w:p w14:paraId="6781D558" w14:textId="3E195E26" w:rsidR="00382032" w:rsidRDefault="006E3893" w:rsidP="002D7772">
            <w:pPr>
              <w:spacing w:before="120" w:after="120"/>
              <w:rPr>
                <w:lang w:val="vi-VN"/>
              </w:rPr>
            </w:pPr>
            <w:r>
              <w:rPr>
                <w:lang w:val="vi-VN"/>
              </w:rPr>
              <w:t xml:space="preserve">Mô tả </w:t>
            </w:r>
          </w:p>
        </w:tc>
        <w:tc>
          <w:tcPr>
            <w:tcW w:w="2392" w:type="dxa"/>
          </w:tcPr>
          <w:p w14:paraId="7AE27C56" w14:textId="23FF5264" w:rsidR="00382032" w:rsidRDefault="006E3893" w:rsidP="002D7772">
            <w:pPr>
              <w:spacing w:before="120" w:after="120"/>
              <w:rPr>
                <w:lang w:val="vi-VN"/>
              </w:rPr>
            </w:pPr>
            <w:r>
              <w:rPr>
                <w:lang w:val="vi-VN"/>
              </w:rPr>
              <w:t xml:space="preserve">Kiểu dữ liệu </w:t>
            </w:r>
          </w:p>
        </w:tc>
      </w:tr>
      <w:tr w:rsidR="00382032" w14:paraId="3C9419C1" w14:textId="77777777" w:rsidTr="00FC794A">
        <w:trPr>
          <w:trHeight w:hRule="exact" w:val="432"/>
        </w:trPr>
        <w:tc>
          <w:tcPr>
            <w:tcW w:w="2245" w:type="dxa"/>
          </w:tcPr>
          <w:p w14:paraId="0287BF89" w14:textId="77777777" w:rsidR="00CB38EF" w:rsidRPr="00CB38EF" w:rsidRDefault="00CB38EF" w:rsidP="00CB38EF">
            <w:pPr>
              <w:spacing w:before="120" w:after="120"/>
            </w:pPr>
            <w:r w:rsidRPr="00CB38EF">
              <w:t>Product_ID</w:t>
            </w:r>
          </w:p>
          <w:p w14:paraId="024306D2" w14:textId="77777777" w:rsidR="00382032" w:rsidRDefault="00382032" w:rsidP="002D7772">
            <w:pPr>
              <w:spacing w:before="120" w:after="120"/>
              <w:rPr>
                <w:lang w:val="vi-VN"/>
              </w:rPr>
            </w:pPr>
          </w:p>
        </w:tc>
        <w:tc>
          <w:tcPr>
            <w:tcW w:w="4140" w:type="dxa"/>
          </w:tcPr>
          <w:p w14:paraId="60695917" w14:textId="4F489C26" w:rsidR="00382032" w:rsidRDefault="00CB38EF" w:rsidP="002D7772">
            <w:pPr>
              <w:spacing w:before="120" w:after="120"/>
              <w:rPr>
                <w:lang w:val="vi-VN"/>
              </w:rPr>
            </w:pPr>
            <w:r>
              <w:rPr>
                <w:lang w:val="vi-VN"/>
              </w:rPr>
              <w:t>Mã sản phẩm</w:t>
            </w:r>
          </w:p>
        </w:tc>
        <w:tc>
          <w:tcPr>
            <w:tcW w:w="2392" w:type="dxa"/>
          </w:tcPr>
          <w:p w14:paraId="448BA70B" w14:textId="0B3C8578" w:rsidR="00382032" w:rsidRDefault="00CB38EF" w:rsidP="002D7772">
            <w:pPr>
              <w:spacing w:before="120" w:after="120"/>
              <w:rPr>
                <w:lang w:val="vi-VN"/>
              </w:rPr>
            </w:pPr>
            <w:r>
              <w:rPr>
                <w:lang w:val="vi-VN"/>
              </w:rPr>
              <w:t>String</w:t>
            </w:r>
          </w:p>
        </w:tc>
      </w:tr>
      <w:tr w:rsidR="00382032" w14:paraId="21079148" w14:textId="77777777" w:rsidTr="00FC794A">
        <w:trPr>
          <w:trHeight w:hRule="exact" w:val="432"/>
        </w:trPr>
        <w:tc>
          <w:tcPr>
            <w:tcW w:w="2245" w:type="dxa"/>
          </w:tcPr>
          <w:p w14:paraId="221EA622" w14:textId="77777777" w:rsidR="00CB38EF" w:rsidRPr="00CB38EF" w:rsidRDefault="00CB38EF" w:rsidP="00CB38EF">
            <w:pPr>
              <w:spacing w:before="120" w:after="120"/>
            </w:pPr>
            <w:r w:rsidRPr="00CB38EF">
              <w:t>Product_Name</w:t>
            </w:r>
          </w:p>
          <w:p w14:paraId="18ACC2E7" w14:textId="77777777" w:rsidR="00382032" w:rsidRDefault="00382032" w:rsidP="002D7772">
            <w:pPr>
              <w:spacing w:before="120" w:after="120"/>
              <w:rPr>
                <w:lang w:val="vi-VN"/>
              </w:rPr>
            </w:pPr>
          </w:p>
        </w:tc>
        <w:tc>
          <w:tcPr>
            <w:tcW w:w="4140" w:type="dxa"/>
          </w:tcPr>
          <w:p w14:paraId="36BDDDD4" w14:textId="67513743" w:rsidR="00382032" w:rsidRDefault="00CB38EF" w:rsidP="002D7772">
            <w:pPr>
              <w:spacing w:before="120" w:after="120"/>
              <w:rPr>
                <w:lang w:val="vi-VN"/>
              </w:rPr>
            </w:pPr>
            <w:r>
              <w:rPr>
                <w:lang w:val="vi-VN"/>
              </w:rPr>
              <w:t>Tên sản phẩm</w:t>
            </w:r>
          </w:p>
        </w:tc>
        <w:tc>
          <w:tcPr>
            <w:tcW w:w="2392" w:type="dxa"/>
          </w:tcPr>
          <w:p w14:paraId="2CF3D38D" w14:textId="24043CC7" w:rsidR="00382032" w:rsidRDefault="00CB38EF" w:rsidP="002D7772">
            <w:pPr>
              <w:spacing w:before="120" w:after="120"/>
              <w:rPr>
                <w:lang w:val="vi-VN"/>
              </w:rPr>
            </w:pPr>
            <w:r>
              <w:rPr>
                <w:lang w:val="vi-VN"/>
              </w:rPr>
              <w:t>String</w:t>
            </w:r>
          </w:p>
        </w:tc>
      </w:tr>
      <w:tr w:rsidR="00382032" w14:paraId="27079B1B" w14:textId="77777777" w:rsidTr="00FC794A">
        <w:trPr>
          <w:trHeight w:hRule="exact" w:val="432"/>
        </w:trPr>
        <w:tc>
          <w:tcPr>
            <w:tcW w:w="2245" w:type="dxa"/>
          </w:tcPr>
          <w:p w14:paraId="15B2A795" w14:textId="77777777" w:rsidR="00CB38EF" w:rsidRPr="00CB38EF" w:rsidRDefault="00CB38EF" w:rsidP="00CB38EF">
            <w:pPr>
              <w:spacing w:before="120" w:after="120"/>
            </w:pPr>
            <w:r w:rsidRPr="00CB38EF">
              <w:t>Img</w:t>
            </w:r>
          </w:p>
          <w:p w14:paraId="3A5D2E74" w14:textId="77777777" w:rsidR="00382032" w:rsidRDefault="00382032" w:rsidP="002D7772">
            <w:pPr>
              <w:spacing w:before="120" w:after="120"/>
              <w:rPr>
                <w:lang w:val="vi-VN"/>
              </w:rPr>
            </w:pPr>
          </w:p>
        </w:tc>
        <w:tc>
          <w:tcPr>
            <w:tcW w:w="4140" w:type="dxa"/>
          </w:tcPr>
          <w:p w14:paraId="23CBF3EE" w14:textId="7AF5532A" w:rsidR="00382032" w:rsidRDefault="00CB38EF" w:rsidP="002D7772">
            <w:pPr>
              <w:spacing w:before="120" w:after="120"/>
              <w:rPr>
                <w:lang w:val="vi-VN"/>
              </w:rPr>
            </w:pPr>
            <w:r>
              <w:rPr>
                <w:lang w:val="vi-VN"/>
              </w:rPr>
              <w:t>Đường liên kết hình ảnh SP</w:t>
            </w:r>
          </w:p>
        </w:tc>
        <w:tc>
          <w:tcPr>
            <w:tcW w:w="2392" w:type="dxa"/>
          </w:tcPr>
          <w:p w14:paraId="6259B87E" w14:textId="63E40F80" w:rsidR="00382032" w:rsidRDefault="00CB38EF" w:rsidP="002D7772">
            <w:pPr>
              <w:spacing w:before="120" w:after="120"/>
              <w:rPr>
                <w:lang w:val="vi-VN"/>
              </w:rPr>
            </w:pPr>
            <w:r>
              <w:rPr>
                <w:lang w:val="vi-VN"/>
              </w:rPr>
              <w:t>String</w:t>
            </w:r>
          </w:p>
        </w:tc>
      </w:tr>
      <w:tr w:rsidR="00382032" w14:paraId="1ADC1DC7" w14:textId="77777777" w:rsidTr="00FC794A">
        <w:trPr>
          <w:trHeight w:hRule="exact" w:val="432"/>
        </w:trPr>
        <w:tc>
          <w:tcPr>
            <w:tcW w:w="2245" w:type="dxa"/>
          </w:tcPr>
          <w:p w14:paraId="7F73F7B1" w14:textId="77777777" w:rsidR="00CB38EF" w:rsidRPr="00CB38EF" w:rsidRDefault="00CB38EF" w:rsidP="00CB38EF">
            <w:pPr>
              <w:spacing w:before="120" w:after="120"/>
            </w:pPr>
            <w:r w:rsidRPr="00CB38EF">
              <w:t>Brand</w:t>
            </w:r>
          </w:p>
          <w:p w14:paraId="69D632C6" w14:textId="77777777" w:rsidR="00382032" w:rsidRDefault="00382032" w:rsidP="002D7772">
            <w:pPr>
              <w:spacing w:before="120" w:after="120"/>
              <w:rPr>
                <w:lang w:val="vi-VN"/>
              </w:rPr>
            </w:pPr>
          </w:p>
        </w:tc>
        <w:tc>
          <w:tcPr>
            <w:tcW w:w="4140" w:type="dxa"/>
          </w:tcPr>
          <w:p w14:paraId="5966B935" w14:textId="5116858B" w:rsidR="00382032" w:rsidRDefault="00CB38EF" w:rsidP="002D7772">
            <w:pPr>
              <w:spacing w:before="120" w:after="120"/>
              <w:rPr>
                <w:lang w:val="vi-VN"/>
              </w:rPr>
            </w:pPr>
            <w:r>
              <w:rPr>
                <w:lang w:val="vi-VN"/>
              </w:rPr>
              <w:t>Thương hiệu sản phẩm</w:t>
            </w:r>
          </w:p>
        </w:tc>
        <w:tc>
          <w:tcPr>
            <w:tcW w:w="2392" w:type="dxa"/>
          </w:tcPr>
          <w:p w14:paraId="54DC19F1" w14:textId="7F4F1915" w:rsidR="00382032" w:rsidRDefault="00CB38EF" w:rsidP="002D7772">
            <w:pPr>
              <w:spacing w:before="120" w:after="120"/>
              <w:rPr>
                <w:lang w:val="vi-VN"/>
              </w:rPr>
            </w:pPr>
            <w:r>
              <w:rPr>
                <w:lang w:val="vi-VN"/>
              </w:rPr>
              <w:t>String</w:t>
            </w:r>
          </w:p>
        </w:tc>
      </w:tr>
      <w:tr w:rsidR="00382032" w14:paraId="3739D5F2" w14:textId="77777777" w:rsidTr="00FC794A">
        <w:trPr>
          <w:trHeight w:hRule="exact" w:val="432"/>
        </w:trPr>
        <w:tc>
          <w:tcPr>
            <w:tcW w:w="2245" w:type="dxa"/>
          </w:tcPr>
          <w:p w14:paraId="096F0C00" w14:textId="46A662CD" w:rsidR="00382032" w:rsidRDefault="00CB38EF" w:rsidP="002D7772">
            <w:pPr>
              <w:spacing w:before="120" w:after="120"/>
              <w:rPr>
                <w:lang w:val="vi-VN"/>
              </w:rPr>
            </w:pPr>
            <w:r>
              <w:rPr>
                <w:lang w:val="vi-VN"/>
              </w:rPr>
              <w:t>Price</w:t>
            </w:r>
          </w:p>
        </w:tc>
        <w:tc>
          <w:tcPr>
            <w:tcW w:w="4140" w:type="dxa"/>
          </w:tcPr>
          <w:p w14:paraId="042C1207" w14:textId="6B851A62" w:rsidR="00382032" w:rsidRDefault="00CB38EF" w:rsidP="002D7772">
            <w:pPr>
              <w:spacing w:before="120" w:after="120"/>
              <w:rPr>
                <w:lang w:val="vi-VN"/>
              </w:rPr>
            </w:pPr>
            <w:r>
              <w:rPr>
                <w:lang w:val="vi-VN"/>
              </w:rPr>
              <w:t>Giá sản phẩm</w:t>
            </w:r>
          </w:p>
        </w:tc>
        <w:tc>
          <w:tcPr>
            <w:tcW w:w="2392" w:type="dxa"/>
          </w:tcPr>
          <w:p w14:paraId="29BC4899" w14:textId="586B2852" w:rsidR="00382032" w:rsidRDefault="00CB38EF" w:rsidP="002D7772">
            <w:pPr>
              <w:spacing w:before="120" w:after="120"/>
              <w:rPr>
                <w:lang w:val="vi-VN"/>
              </w:rPr>
            </w:pPr>
            <w:r>
              <w:rPr>
                <w:lang w:val="vi-VN"/>
              </w:rPr>
              <w:t>Float</w:t>
            </w:r>
          </w:p>
        </w:tc>
      </w:tr>
      <w:tr w:rsidR="00382032" w14:paraId="7BD73068" w14:textId="77777777" w:rsidTr="00FC794A">
        <w:trPr>
          <w:trHeight w:hRule="exact" w:val="432"/>
        </w:trPr>
        <w:tc>
          <w:tcPr>
            <w:tcW w:w="2245" w:type="dxa"/>
          </w:tcPr>
          <w:p w14:paraId="40D17FE1" w14:textId="723C7F2A" w:rsidR="00382032" w:rsidRDefault="00CB38EF" w:rsidP="002D7772">
            <w:pPr>
              <w:spacing w:before="120" w:after="120"/>
              <w:rPr>
                <w:lang w:val="vi-VN"/>
              </w:rPr>
            </w:pPr>
            <w:r>
              <w:rPr>
                <w:lang w:val="vi-VN"/>
              </w:rPr>
              <w:t>Link</w:t>
            </w:r>
          </w:p>
        </w:tc>
        <w:tc>
          <w:tcPr>
            <w:tcW w:w="4140" w:type="dxa"/>
          </w:tcPr>
          <w:p w14:paraId="4023A1D8" w14:textId="0EC3D012" w:rsidR="00382032" w:rsidRDefault="00CB38EF" w:rsidP="002D7772">
            <w:pPr>
              <w:spacing w:before="120" w:after="120"/>
              <w:rPr>
                <w:lang w:val="vi-VN"/>
              </w:rPr>
            </w:pPr>
            <w:r>
              <w:rPr>
                <w:lang w:val="vi-VN"/>
              </w:rPr>
              <w:t>Liên kết dẫn tới website sản phẩm</w:t>
            </w:r>
          </w:p>
        </w:tc>
        <w:tc>
          <w:tcPr>
            <w:tcW w:w="2392" w:type="dxa"/>
          </w:tcPr>
          <w:p w14:paraId="3204C3C5" w14:textId="0DC69E9B" w:rsidR="00382032" w:rsidRDefault="00CB38EF" w:rsidP="002D7772">
            <w:pPr>
              <w:spacing w:before="120" w:after="120"/>
              <w:rPr>
                <w:lang w:val="vi-VN"/>
              </w:rPr>
            </w:pPr>
            <w:r>
              <w:rPr>
                <w:lang w:val="vi-VN"/>
              </w:rPr>
              <w:t>String</w:t>
            </w:r>
          </w:p>
        </w:tc>
      </w:tr>
      <w:tr w:rsidR="00382032" w14:paraId="5D3517DD" w14:textId="77777777" w:rsidTr="00FC794A">
        <w:trPr>
          <w:trHeight w:hRule="exact" w:val="432"/>
        </w:trPr>
        <w:tc>
          <w:tcPr>
            <w:tcW w:w="2245" w:type="dxa"/>
          </w:tcPr>
          <w:p w14:paraId="63D59FFB" w14:textId="77777777" w:rsidR="00CB38EF" w:rsidRPr="00CB38EF" w:rsidRDefault="00CB38EF" w:rsidP="00CB38EF">
            <w:pPr>
              <w:spacing w:before="120" w:after="120"/>
            </w:pPr>
            <w:r w:rsidRPr="00CB38EF">
              <w:lastRenderedPageBreak/>
              <w:t>Likes</w:t>
            </w:r>
          </w:p>
          <w:p w14:paraId="09690FCE" w14:textId="77777777" w:rsidR="00382032" w:rsidRDefault="00382032" w:rsidP="002D7772">
            <w:pPr>
              <w:spacing w:before="120" w:after="120"/>
              <w:rPr>
                <w:lang w:val="vi-VN"/>
              </w:rPr>
            </w:pPr>
          </w:p>
        </w:tc>
        <w:tc>
          <w:tcPr>
            <w:tcW w:w="4140" w:type="dxa"/>
          </w:tcPr>
          <w:p w14:paraId="1E8FF56E" w14:textId="41F58F60" w:rsidR="00382032" w:rsidRDefault="00CB38EF" w:rsidP="002D7772">
            <w:pPr>
              <w:spacing w:before="120" w:after="120"/>
              <w:rPr>
                <w:lang w:val="vi-VN"/>
              </w:rPr>
            </w:pPr>
            <w:r>
              <w:rPr>
                <w:lang w:val="vi-VN"/>
              </w:rPr>
              <w:t>Lượt yêu thích sản phẩm</w:t>
            </w:r>
          </w:p>
        </w:tc>
        <w:tc>
          <w:tcPr>
            <w:tcW w:w="2392" w:type="dxa"/>
          </w:tcPr>
          <w:p w14:paraId="13C73B28" w14:textId="3507EF31" w:rsidR="00382032" w:rsidRDefault="00CB38EF" w:rsidP="002D7772">
            <w:pPr>
              <w:spacing w:before="120" w:after="120"/>
              <w:rPr>
                <w:lang w:val="vi-VN"/>
              </w:rPr>
            </w:pPr>
            <w:r>
              <w:rPr>
                <w:lang w:val="vi-VN"/>
              </w:rPr>
              <w:t>Integer</w:t>
            </w:r>
          </w:p>
        </w:tc>
      </w:tr>
      <w:tr w:rsidR="00382032" w14:paraId="41956C50" w14:textId="77777777" w:rsidTr="00FC794A">
        <w:trPr>
          <w:trHeight w:hRule="exact" w:val="432"/>
        </w:trPr>
        <w:tc>
          <w:tcPr>
            <w:tcW w:w="2245" w:type="dxa"/>
          </w:tcPr>
          <w:p w14:paraId="33CE5ED3" w14:textId="77777777" w:rsidR="00CB38EF" w:rsidRPr="00CB38EF" w:rsidRDefault="00CB38EF" w:rsidP="00CB38EF">
            <w:pPr>
              <w:spacing w:before="120" w:after="120"/>
            </w:pPr>
            <w:r w:rsidRPr="00CB38EF">
              <w:t>Sold</w:t>
            </w:r>
          </w:p>
          <w:p w14:paraId="58E16B2D" w14:textId="77777777" w:rsidR="00382032" w:rsidRDefault="00382032" w:rsidP="002D7772">
            <w:pPr>
              <w:spacing w:before="120" w:after="120"/>
              <w:rPr>
                <w:lang w:val="vi-VN"/>
              </w:rPr>
            </w:pPr>
          </w:p>
        </w:tc>
        <w:tc>
          <w:tcPr>
            <w:tcW w:w="4140" w:type="dxa"/>
          </w:tcPr>
          <w:p w14:paraId="5AD97AC8" w14:textId="5AD3BD87" w:rsidR="00382032" w:rsidRDefault="00CB38EF" w:rsidP="002D7772">
            <w:pPr>
              <w:spacing w:before="120" w:after="120"/>
              <w:rPr>
                <w:lang w:val="vi-VN"/>
              </w:rPr>
            </w:pPr>
            <w:r>
              <w:rPr>
                <w:lang w:val="vi-VN"/>
              </w:rPr>
              <w:t>Số lượng sản phẩm bán ra</w:t>
            </w:r>
          </w:p>
        </w:tc>
        <w:tc>
          <w:tcPr>
            <w:tcW w:w="2392" w:type="dxa"/>
          </w:tcPr>
          <w:p w14:paraId="644837E6" w14:textId="18FC5784" w:rsidR="00382032" w:rsidRDefault="00CB38EF" w:rsidP="002D7772">
            <w:pPr>
              <w:spacing w:before="120" w:after="120"/>
              <w:rPr>
                <w:lang w:val="vi-VN"/>
              </w:rPr>
            </w:pPr>
            <w:r>
              <w:rPr>
                <w:lang w:val="vi-VN"/>
              </w:rPr>
              <w:t>Integer</w:t>
            </w:r>
          </w:p>
        </w:tc>
      </w:tr>
      <w:tr w:rsidR="00382032" w14:paraId="7BBAB358" w14:textId="77777777" w:rsidTr="00FC794A">
        <w:trPr>
          <w:trHeight w:hRule="exact" w:val="432"/>
        </w:trPr>
        <w:tc>
          <w:tcPr>
            <w:tcW w:w="2245" w:type="dxa"/>
          </w:tcPr>
          <w:p w14:paraId="285C6D5F" w14:textId="77777777" w:rsidR="00CB38EF" w:rsidRPr="00CB38EF" w:rsidRDefault="00CB38EF" w:rsidP="00CB38EF">
            <w:pPr>
              <w:spacing w:before="120" w:after="120"/>
            </w:pPr>
            <w:r w:rsidRPr="00CB38EF">
              <w:t>Type</w:t>
            </w:r>
          </w:p>
          <w:p w14:paraId="1C691946" w14:textId="77777777" w:rsidR="00382032" w:rsidRDefault="00382032" w:rsidP="002D7772">
            <w:pPr>
              <w:spacing w:before="120" w:after="120"/>
              <w:rPr>
                <w:lang w:val="vi-VN"/>
              </w:rPr>
            </w:pPr>
          </w:p>
        </w:tc>
        <w:tc>
          <w:tcPr>
            <w:tcW w:w="4140" w:type="dxa"/>
          </w:tcPr>
          <w:p w14:paraId="06FB4E9A" w14:textId="418443DF" w:rsidR="00382032" w:rsidRDefault="00CB38EF" w:rsidP="002D7772">
            <w:pPr>
              <w:spacing w:before="120" w:after="120"/>
              <w:rPr>
                <w:lang w:val="vi-VN"/>
              </w:rPr>
            </w:pPr>
            <w:r>
              <w:rPr>
                <w:lang w:val="vi-VN"/>
              </w:rPr>
              <w:t>Loại sản phẩm</w:t>
            </w:r>
          </w:p>
        </w:tc>
        <w:tc>
          <w:tcPr>
            <w:tcW w:w="2392" w:type="dxa"/>
          </w:tcPr>
          <w:p w14:paraId="720317F3" w14:textId="218E32CB" w:rsidR="00382032" w:rsidRDefault="00CB38EF" w:rsidP="002D7772">
            <w:pPr>
              <w:spacing w:before="120" w:after="120"/>
              <w:rPr>
                <w:lang w:val="vi-VN"/>
              </w:rPr>
            </w:pPr>
            <w:r>
              <w:rPr>
                <w:lang w:val="vi-VN"/>
              </w:rPr>
              <w:t>String</w:t>
            </w:r>
          </w:p>
        </w:tc>
      </w:tr>
      <w:tr w:rsidR="00382032" w14:paraId="6BAB27E9" w14:textId="77777777" w:rsidTr="00FC794A">
        <w:trPr>
          <w:trHeight w:hRule="exact" w:val="432"/>
        </w:trPr>
        <w:tc>
          <w:tcPr>
            <w:tcW w:w="2245" w:type="dxa"/>
          </w:tcPr>
          <w:p w14:paraId="64068D48" w14:textId="77777777" w:rsidR="00CB38EF" w:rsidRPr="00CB38EF" w:rsidRDefault="00CB38EF" w:rsidP="00CB38EF">
            <w:pPr>
              <w:spacing w:before="120" w:after="120"/>
            </w:pPr>
            <w:r w:rsidRPr="00CB38EF">
              <w:t>Product_Spec</w:t>
            </w:r>
          </w:p>
          <w:p w14:paraId="447F30BA" w14:textId="77777777" w:rsidR="00382032" w:rsidRDefault="00382032" w:rsidP="002D7772">
            <w:pPr>
              <w:spacing w:before="120" w:after="120"/>
              <w:rPr>
                <w:lang w:val="vi-VN"/>
              </w:rPr>
            </w:pPr>
          </w:p>
        </w:tc>
        <w:tc>
          <w:tcPr>
            <w:tcW w:w="4140" w:type="dxa"/>
          </w:tcPr>
          <w:p w14:paraId="5E7D2FDA" w14:textId="690AC649" w:rsidR="00382032" w:rsidRDefault="00CB38EF" w:rsidP="002D7772">
            <w:pPr>
              <w:spacing w:before="120" w:after="120"/>
              <w:rPr>
                <w:lang w:val="vi-VN"/>
              </w:rPr>
            </w:pPr>
            <w:r>
              <w:rPr>
                <w:lang w:val="vi-VN"/>
              </w:rPr>
              <w:t>Quy cách sản phẩm</w:t>
            </w:r>
          </w:p>
        </w:tc>
        <w:tc>
          <w:tcPr>
            <w:tcW w:w="2392" w:type="dxa"/>
          </w:tcPr>
          <w:p w14:paraId="03A1A7B3" w14:textId="61167CCA" w:rsidR="00382032" w:rsidRDefault="00CB38EF" w:rsidP="002D7772">
            <w:pPr>
              <w:spacing w:before="120" w:after="120"/>
              <w:rPr>
                <w:lang w:val="vi-VN"/>
              </w:rPr>
            </w:pPr>
            <w:r>
              <w:rPr>
                <w:lang w:val="vi-VN"/>
              </w:rPr>
              <w:t>String</w:t>
            </w:r>
          </w:p>
        </w:tc>
      </w:tr>
      <w:tr w:rsidR="00382032" w14:paraId="7CC3C490" w14:textId="77777777" w:rsidTr="00FC794A">
        <w:trPr>
          <w:trHeight w:hRule="exact" w:val="432"/>
        </w:trPr>
        <w:tc>
          <w:tcPr>
            <w:tcW w:w="2245" w:type="dxa"/>
          </w:tcPr>
          <w:p w14:paraId="65A9CFA4" w14:textId="77777777" w:rsidR="00CB38EF" w:rsidRPr="00CB38EF" w:rsidRDefault="00CB38EF" w:rsidP="00CB38EF">
            <w:pPr>
              <w:spacing w:before="120" w:after="120"/>
            </w:pPr>
            <w:r w:rsidRPr="00CB38EF">
              <w:t>Product_origin</w:t>
            </w:r>
          </w:p>
          <w:p w14:paraId="20270417" w14:textId="77777777" w:rsidR="00382032" w:rsidRDefault="00382032" w:rsidP="002D7772">
            <w:pPr>
              <w:spacing w:before="120" w:after="120"/>
              <w:rPr>
                <w:lang w:val="vi-VN"/>
              </w:rPr>
            </w:pPr>
          </w:p>
        </w:tc>
        <w:tc>
          <w:tcPr>
            <w:tcW w:w="4140" w:type="dxa"/>
          </w:tcPr>
          <w:p w14:paraId="13D4B64F" w14:textId="27897ED3" w:rsidR="00382032" w:rsidRDefault="00CB38EF" w:rsidP="002D7772">
            <w:pPr>
              <w:spacing w:before="120" w:after="120"/>
              <w:rPr>
                <w:lang w:val="vi-VN"/>
              </w:rPr>
            </w:pPr>
            <w:r>
              <w:rPr>
                <w:lang w:val="vi-VN"/>
              </w:rPr>
              <w:t>Nơi sản xuất</w:t>
            </w:r>
          </w:p>
        </w:tc>
        <w:tc>
          <w:tcPr>
            <w:tcW w:w="2392" w:type="dxa"/>
          </w:tcPr>
          <w:p w14:paraId="6262A0E8" w14:textId="501C01B7" w:rsidR="00382032" w:rsidRDefault="00CB38EF" w:rsidP="002D7772">
            <w:pPr>
              <w:spacing w:before="120" w:after="120"/>
              <w:rPr>
                <w:lang w:val="vi-VN"/>
              </w:rPr>
            </w:pPr>
            <w:r>
              <w:rPr>
                <w:lang w:val="vi-VN"/>
              </w:rPr>
              <w:t>String</w:t>
            </w:r>
          </w:p>
        </w:tc>
      </w:tr>
      <w:tr w:rsidR="00382032" w14:paraId="330C389D" w14:textId="77777777" w:rsidTr="00FC794A">
        <w:trPr>
          <w:trHeight w:hRule="exact" w:val="432"/>
        </w:trPr>
        <w:tc>
          <w:tcPr>
            <w:tcW w:w="2245" w:type="dxa"/>
          </w:tcPr>
          <w:p w14:paraId="14CCD027" w14:textId="77777777" w:rsidR="00F763A2" w:rsidRPr="00F763A2" w:rsidRDefault="00F763A2" w:rsidP="00F763A2">
            <w:pPr>
              <w:spacing w:before="120" w:after="120"/>
            </w:pPr>
            <w:r w:rsidRPr="00F763A2">
              <w:t>Active_element</w:t>
            </w:r>
          </w:p>
          <w:p w14:paraId="7D58B1CF" w14:textId="77777777" w:rsidR="00382032" w:rsidRDefault="00382032" w:rsidP="002D7772">
            <w:pPr>
              <w:spacing w:before="120" w:after="120"/>
              <w:rPr>
                <w:lang w:val="vi-VN"/>
              </w:rPr>
            </w:pPr>
          </w:p>
        </w:tc>
        <w:tc>
          <w:tcPr>
            <w:tcW w:w="4140" w:type="dxa"/>
          </w:tcPr>
          <w:p w14:paraId="4EAA48CF" w14:textId="0C1E6F09" w:rsidR="00382032" w:rsidRDefault="00F763A2" w:rsidP="002D7772">
            <w:pPr>
              <w:spacing w:before="120" w:after="120"/>
              <w:rPr>
                <w:lang w:val="vi-VN"/>
              </w:rPr>
            </w:pPr>
            <w:r>
              <w:rPr>
                <w:lang w:val="vi-VN"/>
              </w:rPr>
              <w:t>Hoạt tính sản phẩm</w:t>
            </w:r>
          </w:p>
        </w:tc>
        <w:tc>
          <w:tcPr>
            <w:tcW w:w="2392" w:type="dxa"/>
          </w:tcPr>
          <w:p w14:paraId="75B81BB7" w14:textId="4EAFF814" w:rsidR="00382032" w:rsidRDefault="00F763A2" w:rsidP="002D7772">
            <w:pPr>
              <w:spacing w:before="120" w:after="120"/>
              <w:rPr>
                <w:lang w:val="vi-VN"/>
              </w:rPr>
            </w:pPr>
            <w:r>
              <w:rPr>
                <w:lang w:val="vi-VN"/>
              </w:rPr>
              <w:t>String</w:t>
            </w:r>
          </w:p>
        </w:tc>
      </w:tr>
      <w:tr w:rsidR="00382032" w14:paraId="65905396" w14:textId="77777777" w:rsidTr="00FC794A">
        <w:trPr>
          <w:trHeight w:hRule="exact" w:val="432"/>
        </w:trPr>
        <w:tc>
          <w:tcPr>
            <w:tcW w:w="2245" w:type="dxa"/>
          </w:tcPr>
          <w:p w14:paraId="65108723" w14:textId="77777777" w:rsidR="00F763A2" w:rsidRPr="00F763A2" w:rsidRDefault="00F763A2" w:rsidP="00F763A2">
            <w:pPr>
              <w:spacing w:before="120" w:after="120"/>
            </w:pPr>
            <w:r w:rsidRPr="00F763A2">
              <w:t>Indication</w:t>
            </w:r>
          </w:p>
          <w:p w14:paraId="76E49FB2" w14:textId="77777777" w:rsidR="00382032" w:rsidRDefault="00382032" w:rsidP="002D7772">
            <w:pPr>
              <w:spacing w:before="120" w:after="120"/>
              <w:rPr>
                <w:lang w:val="vi-VN"/>
              </w:rPr>
            </w:pPr>
          </w:p>
        </w:tc>
        <w:tc>
          <w:tcPr>
            <w:tcW w:w="4140" w:type="dxa"/>
          </w:tcPr>
          <w:p w14:paraId="3BCF6680" w14:textId="64D19AEF" w:rsidR="00382032" w:rsidRDefault="00F763A2" w:rsidP="002D7772">
            <w:pPr>
              <w:spacing w:before="120" w:after="120"/>
              <w:rPr>
                <w:lang w:val="vi-VN"/>
              </w:rPr>
            </w:pPr>
            <w:r>
              <w:rPr>
                <w:lang w:val="vi-VN"/>
              </w:rPr>
              <w:t>Chỉ định sử dụng</w:t>
            </w:r>
          </w:p>
        </w:tc>
        <w:tc>
          <w:tcPr>
            <w:tcW w:w="2392" w:type="dxa"/>
          </w:tcPr>
          <w:p w14:paraId="1E9C19A3" w14:textId="3061620F" w:rsidR="00382032" w:rsidRDefault="001805A7" w:rsidP="002D7772">
            <w:pPr>
              <w:spacing w:before="120" w:after="120"/>
              <w:rPr>
                <w:lang w:val="vi-VN"/>
              </w:rPr>
            </w:pPr>
            <w:r>
              <w:rPr>
                <w:lang w:val="vi-VN"/>
              </w:rPr>
              <w:t>String</w:t>
            </w:r>
          </w:p>
        </w:tc>
      </w:tr>
    </w:tbl>
    <w:p w14:paraId="1E7A733E" w14:textId="77777777" w:rsidR="0027739C" w:rsidRPr="00FC794A" w:rsidRDefault="0027739C" w:rsidP="00FC794A">
      <w:pPr>
        <w:spacing w:before="120" w:after="120"/>
        <w:rPr>
          <w:b/>
          <w:bCs/>
          <w:lang w:val="vi-VN"/>
        </w:rPr>
      </w:pPr>
    </w:p>
    <w:p w14:paraId="13C454C8" w14:textId="5075B1B0" w:rsidR="005B20C0" w:rsidRDefault="005B20C0" w:rsidP="009E6222">
      <w:pPr>
        <w:pStyle w:val="Heading2"/>
        <w:numPr>
          <w:ilvl w:val="1"/>
          <w:numId w:val="50"/>
        </w:numPr>
        <w:ind w:left="72"/>
      </w:pPr>
      <w:r w:rsidRPr="00C23968">
        <w:t>Kết quả thực nghiệm</w:t>
      </w:r>
    </w:p>
    <w:p w14:paraId="3B6E8805" w14:textId="416156C9" w:rsidR="002B3CA2" w:rsidRPr="00FC6ECE" w:rsidRDefault="002B3CA2" w:rsidP="00FC6ECE">
      <w:pPr>
        <w:pStyle w:val="Heading3"/>
        <w:numPr>
          <w:ilvl w:val="2"/>
          <w:numId w:val="53"/>
        </w:numPr>
        <w:ind w:left="504"/>
        <w:rPr>
          <w:b w:val="0"/>
          <w:bCs/>
          <w:i/>
          <w:iCs/>
          <w:lang w:val="vi-VN"/>
        </w:rPr>
      </w:pPr>
      <w:r w:rsidRPr="00FC6ECE">
        <w:rPr>
          <w:b w:val="0"/>
          <w:bCs/>
          <w:i/>
          <w:iCs/>
          <w:lang w:val="vi-VN"/>
        </w:rPr>
        <w:t>Kết quả thu thập</w:t>
      </w:r>
    </w:p>
    <w:p w14:paraId="577CEE3F" w14:textId="6ED6A46B" w:rsidR="00E249F0" w:rsidRDefault="00E249F0" w:rsidP="00E249F0">
      <w:pPr>
        <w:ind w:firstLine="720"/>
        <w:rPr>
          <w:lang w:val="vi-VN"/>
        </w:rPr>
      </w:pPr>
      <w:r>
        <w:rPr>
          <w:lang w:val="vi-VN"/>
        </w:rPr>
        <w:t>Dữ liệu thu thập được từ website Pharmacity.vn lưu vào mongoDB gồm các thuộc tính mã sản phẩm, tên sản phẩm, liên kết hình ảnh, thương hiệu, giá bán, liên kết, lượt yêu thích, số lượng bán, loại dược phẩm, quy cách, nới sản xuất, hoạt tính, chỉ định sử dụng.</w:t>
      </w:r>
    </w:p>
    <w:p w14:paraId="6ECCD1E2" w14:textId="77777777" w:rsidR="00E249F0" w:rsidRPr="00C24288" w:rsidRDefault="00E249F0" w:rsidP="00E249F0">
      <w:pPr>
        <w:pStyle w:val="ListParagraph"/>
        <w:numPr>
          <w:ilvl w:val="0"/>
          <w:numId w:val="22"/>
        </w:numPr>
        <w:rPr>
          <w:lang w:val="vi-VN"/>
        </w:rPr>
      </w:pPr>
      <w:r w:rsidRPr="00C24288">
        <w:rPr>
          <w:lang w:val="vi-VN"/>
        </w:rPr>
        <w:t>Dữ liệu dược phẩm thu thập được: 573</w:t>
      </w:r>
    </w:p>
    <w:p w14:paraId="429CB3A0" w14:textId="77777777" w:rsidR="00E249F0" w:rsidRPr="00C24288" w:rsidRDefault="00E249F0" w:rsidP="00E249F0">
      <w:pPr>
        <w:pStyle w:val="ListParagraph"/>
        <w:numPr>
          <w:ilvl w:val="0"/>
          <w:numId w:val="22"/>
        </w:numPr>
        <w:rPr>
          <w:lang w:val="vi-VN"/>
        </w:rPr>
      </w:pPr>
      <w:r w:rsidRPr="00C24288">
        <w:rPr>
          <w:lang w:val="vi-VN"/>
        </w:rPr>
        <w:t>Dữ liệu dược phẩm thuộc loại thuốc kê đơn: 273</w:t>
      </w:r>
    </w:p>
    <w:p w14:paraId="10A3E9F4" w14:textId="77777777" w:rsidR="00E249F0" w:rsidRDefault="00E249F0" w:rsidP="00E249F0">
      <w:pPr>
        <w:pStyle w:val="ListParagraph"/>
        <w:numPr>
          <w:ilvl w:val="0"/>
          <w:numId w:val="22"/>
        </w:numPr>
        <w:rPr>
          <w:lang w:val="vi-VN"/>
        </w:rPr>
      </w:pPr>
      <w:r w:rsidRPr="00C24288">
        <w:rPr>
          <w:lang w:val="vi-VN"/>
        </w:rPr>
        <w:t>Dữ liệu dược phẩm thuộc loại thuốc không kê đơn: 300</w:t>
      </w:r>
    </w:p>
    <w:p w14:paraId="732F5F88" w14:textId="713159EA" w:rsidR="001C7277" w:rsidRDefault="001C7277" w:rsidP="00E249F0">
      <w:pPr>
        <w:pStyle w:val="ListParagraph"/>
        <w:numPr>
          <w:ilvl w:val="0"/>
          <w:numId w:val="22"/>
        </w:numPr>
        <w:rPr>
          <w:lang w:val="vi-VN"/>
        </w:rPr>
      </w:pPr>
      <w:r>
        <w:rPr>
          <w:lang w:val="vi-VN"/>
        </w:rPr>
        <w:t>Các dữ liệu thu thập được bao gồm các thuộc tính sau:</w:t>
      </w:r>
    </w:p>
    <w:p w14:paraId="5C46B5EB" w14:textId="14A42396" w:rsidR="001C7277" w:rsidRPr="001C7277" w:rsidRDefault="001C7277" w:rsidP="001C7277">
      <w:pPr>
        <w:pStyle w:val="ListParagraph"/>
        <w:numPr>
          <w:ilvl w:val="0"/>
          <w:numId w:val="54"/>
        </w:numPr>
        <w:rPr>
          <w:lang w:val="vi-VN"/>
        </w:rPr>
      </w:pPr>
      <w:r>
        <w:rPr>
          <w:lang w:val="vi-VN"/>
        </w:rPr>
        <w:t>M</w:t>
      </w:r>
      <w:r w:rsidRPr="001C7277">
        <w:rPr>
          <w:lang w:val="vi-VN"/>
        </w:rPr>
        <w:t xml:space="preserve">ã sản phẩm </w:t>
      </w:r>
    </w:p>
    <w:p w14:paraId="5318F20D" w14:textId="511458EC" w:rsidR="001C7277" w:rsidRPr="001C7277" w:rsidRDefault="001C7277" w:rsidP="001C7277">
      <w:pPr>
        <w:pStyle w:val="ListParagraph"/>
        <w:numPr>
          <w:ilvl w:val="0"/>
          <w:numId w:val="54"/>
        </w:numPr>
        <w:rPr>
          <w:lang w:val="vi-VN"/>
        </w:rPr>
      </w:pPr>
      <w:r>
        <w:rPr>
          <w:lang w:val="vi-VN"/>
        </w:rPr>
        <w:t>T</w:t>
      </w:r>
      <w:r w:rsidRPr="001C7277">
        <w:rPr>
          <w:lang w:val="vi-VN"/>
        </w:rPr>
        <w:t>ên sản phẩm</w:t>
      </w:r>
    </w:p>
    <w:p w14:paraId="5B3B0AC4" w14:textId="2488BE5D" w:rsidR="001C7277" w:rsidRPr="001C7277" w:rsidRDefault="001C7277" w:rsidP="001C7277">
      <w:pPr>
        <w:pStyle w:val="ListParagraph"/>
        <w:numPr>
          <w:ilvl w:val="0"/>
          <w:numId w:val="54"/>
        </w:numPr>
        <w:rPr>
          <w:lang w:val="vi-VN"/>
        </w:rPr>
      </w:pPr>
      <w:r>
        <w:rPr>
          <w:lang w:val="vi-VN"/>
        </w:rPr>
        <w:t>L</w:t>
      </w:r>
      <w:r w:rsidRPr="001C7277">
        <w:rPr>
          <w:lang w:val="vi-VN"/>
        </w:rPr>
        <w:t xml:space="preserve">iên kết hình ảnh </w:t>
      </w:r>
    </w:p>
    <w:p w14:paraId="6BD743D2" w14:textId="0D62DB6E" w:rsidR="001C7277" w:rsidRPr="001C7277" w:rsidRDefault="001C7277" w:rsidP="001C7277">
      <w:pPr>
        <w:pStyle w:val="ListParagraph"/>
        <w:numPr>
          <w:ilvl w:val="0"/>
          <w:numId w:val="54"/>
        </w:numPr>
        <w:rPr>
          <w:lang w:val="vi-VN"/>
        </w:rPr>
      </w:pPr>
      <w:r>
        <w:rPr>
          <w:lang w:val="vi-VN"/>
        </w:rPr>
        <w:t>T</w:t>
      </w:r>
      <w:r w:rsidRPr="001C7277">
        <w:rPr>
          <w:lang w:val="vi-VN"/>
        </w:rPr>
        <w:t xml:space="preserve">hương hiệu </w:t>
      </w:r>
    </w:p>
    <w:p w14:paraId="276A1648" w14:textId="0835A761" w:rsidR="001C7277" w:rsidRPr="001C7277" w:rsidRDefault="001C7277" w:rsidP="001C7277">
      <w:pPr>
        <w:pStyle w:val="ListParagraph"/>
        <w:numPr>
          <w:ilvl w:val="0"/>
          <w:numId w:val="54"/>
        </w:numPr>
        <w:rPr>
          <w:lang w:val="vi-VN"/>
        </w:rPr>
      </w:pPr>
      <w:r>
        <w:rPr>
          <w:lang w:val="vi-VN"/>
        </w:rPr>
        <w:t>G</w:t>
      </w:r>
      <w:r w:rsidRPr="001C7277">
        <w:rPr>
          <w:lang w:val="vi-VN"/>
        </w:rPr>
        <w:t xml:space="preserve">iá bán </w:t>
      </w:r>
    </w:p>
    <w:p w14:paraId="1FEF8E91" w14:textId="33E235C5" w:rsidR="001C7277" w:rsidRPr="001C7277" w:rsidRDefault="001C7277" w:rsidP="001C7277">
      <w:pPr>
        <w:pStyle w:val="ListParagraph"/>
        <w:numPr>
          <w:ilvl w:val="0"/>
          <w:numId w:val="54"/>
        </w:numPr>
        <w:rPr>
          <w:lang w:val="vi-VN"/>
        </w:rPr>
      </w:pPr>
      <w:r>
        <w:rPr>
          <w:lang w:val="vi-VN"/>
        </w:rPr>
        <w:t>L</w:t>
      </w:r>
      <w:r w:rsidRPr="001C7277">
        <w:rPr>
          <w:lang w:val="vi-VN"/>
        </w:rPr>
        <w:t>iên kết</w:t>
      </w:r>
    </w:p>
    <w:p w14:paraId="754DACE5" w14:textId="001468B9" w:rsidR="001C7277" w:rsidRPr="001C7277" w:rsidRDefault="001C7277" w:rsidP="001C7277">
      <w:pPr>
        <w:pStyle w:val="ListParagraph"/>
        <w:numPr>
          <w:ilvl w:val="0"/>
          <w:numId w:val="54"/>
        </w:numPr>
        <w:rPr>
          <w:lang w:val="vi-VN"/>
        </w:rPr>
      </w:pPr>
      <w:r>
        <w:rPr>
          <w:lang w:val="vi-VN"/>
        </w:rPr>
        <w:t>L</w:t>
      </w:r>
      <w:r w:rsidRPr="001C7277">
        <w:rPr>
          <w:lang w:val="vi-VN"/>
        </w:rPr>
        <w:t xml:space="preserve">ượt yêu thích </w:t>
      </w:r>
    </w:p>
    <w:p w14:paraId="46CED2ED" w14:textId="4576F7FC" w:rsidR="001C7277" w:rsidRPr="001C7277" w:rsidRDefault="001C7277" w:rsidP="001C7277">
      <w:pPr>
        <w:pStyle w:val="ListParagraph"/>
        <w:numPr>
          <w:ilvl w:val="0"/>
          <w:numId w:val="54"/>
        </w:numPr>
        <w:rPr>
          <w:lang w:val="vi-VN"/>
        </w:rPr>
      </w:pPr>
      <w:r>
        <w:rPr>
          <w:lang w:val="vi-VN"/>
        </w:rPr>
        <w:t>S</w:t>
      </w:r>
      <w:r w:rsidRPr="001C7277">
        <w:rPr>
          <w:lang w:val="vi-VN"/>
        </w:rPr>
        <w:t>ố lượng bán</w:t>
      </w:r>
    </w:p>
    <w:p w14:paraId="1EBBADDB" w14:textId="1404000C" w:rsidR="001C7277" w:rsidRPr="001C7277" w:rsidRDefault="001C7277" w:rsidP="001C7277">
      <w:pPr>
        <w:pStyle w:val="ListParagraph"/>
        <w:numPr>
          <w:ilvl w:val="0"/>
          <w:numId w:val="54"/>
        </w:numPr>
        <w:rPr>
          <w:lang w:val="vi-VN"/>
        </w:rPr>
      </w:pPr>
      <w:r>
        <w:rPr>
          <w:lang w:val="vi-VN"/>
        </w:rPr>
        <w:t>L</w:t>
      </w:r>
      <w:r w:rsidRPr="001C7277">
        <w:rPr>
          <w:lang w:val="vi-VN"/>
        </w:rPr>
        <w:t xml:space="preserve">oại dược phẩm </w:t>
      </w:r>
    </w:p>
    <w:p w14:paraId="02BF0A89" w14:textId="58E2E8A6" w:rsidR="001C7277" w:rsidRPr="001C7277" w:rsidRDefault="001C7277" w:rsidP="001C7277">
      <w:pPr>
        <w:pStyle w:val="ListParagraph"/>
        <w:numPr>
          <w:ilvl w:val="0"/>
          <w:numId w:val="54"/>
        </w:numPr>
        <w:rPr>
          <w:lang w:val="vi-VN"/>
        </w:rPr>
      </w:pPr>
      <w:r>
        <w:rPr>
          <w:lang w:val="vi-VN"/>
        </w:rPr>
        <w:t>Q</w:t>
      </w:r>
      <w:r w:rsidRPr="001C7277">
        <w:rPr>
          <w:lang w:val="vi-VN"/>
        </w:rPr>
        <w:t>uy cách</w:t>
      </w:r>
    </w:p>
    <w:p w14:paraId="0DC72601" w14:textId="531BFB51" w:rsidR="001C7277" w:rsidRPr="001C7277" w:rsidRDefault="001C7277" w:rsidP="001C7277">
      <w:pPr>
        <w:pStyle w:val="ListParagraph"/>
        <w:numPr>
          <w:ilvl w:val="0"/>
          <w:numId w:val="54"/>
        </w:numPr>
        <w:rPr>
          <w:lang w:val="vi-VN"/>
        </w:rPr>
      </w:pPr>
      <w:r>
        <w:rPr>
          <w:lang w:val="vi-VN"/>
        </w:rPr>
        <w:lastRenderedPageBreak/>
        <w:t>Nơ</w:t>
      </w:r>
      <w:r w:rsidRPr="001C7277">
        <w:rPr>
          <w:lang w:val="vi-VN"/>
        </w:rPr>
        <w:t xml:space="preserve">i sản xuất </w:t>
      </w:r>
    </w:p>
    <w:p w14:paraId="0951E62B" w14:textId="76A92C78" w:rsidR="001C7277" w:rsidRPr="001C7277" w:rsidRDefault="001C7277" w:rsidP="001C7277">
      <w:pPr>
        <w:pStyle w:val="ListParagraph"/>
        <w:numPr>
          <w:ilvl w:val="0"/>
          <w:numId w:val="54"/>
        </w:numPr>
        <w:rPr>
          <w:lang w:val="vi-VN"/>
        </w:rPr>
      </w:pPr>
      <w:r>
        <w:rPr>
          <w:lang w:val="vi-VN"/>
        </w:rPr>
        <w:t>H</w:t>
      </w:r>
      <w:r w:rsidRPr="001C7277">
        <w:rPr>
          <w:lang w:val="vi-VN"/>
        </w:rPr>
        <w:t xml:space="preserve">oạt tính </w:t>
      </w:r>
    </w:p>
    <w:p w14:paraId="520F482D" w14:textId="572A62A4" w:rsidR="001C7277" w:rsidRPr="001C7277" w:rsidRDefault="001C7277" w:rsidP="001C7277">
      <w:pPr>
        <w:pStyle w:val="ListParagraph"/>
        <w:numPr>
          <w:ilvl w:val="0"/>
          <w:numId w:val="54"/>
        </w:numPr>
        <w:rPr>
          <w:lang w:val="vi-VN"/>
        </w:rPr>
      </w:pPr>
      <w:r>
        <w:rPr>
          <w:lang w:val="vi-VN"/>
        </w:rPr>
        <w:t>C</w:t>
      </w:r>
      <w:r w:rsidRPr="001C7277">
        <w:rPr>
          <w:lang w:val="vi-VN"/>
        </w:rPr>
        <w:t>hỉ định sử dụng</w:t>
      </w:r>
    </w:p>
    <w:p w14:paraId="2FB86744" w14:textId="44ADAB2B" w:rsidR="005B20C0" w:rsidRDefault="00DB3E9D" w:rsidP="00A312EC">
      <w:pPr>
        <w:ind w:firstLine="720"/>
        <w:rPr>
          <w:lang w:val="vi-VN"/>
        </w:rPr>
      </w:pPr>
      <w:r>
        <w:rPr>
          <w:lang w:val="vi-VN"/>
        </w:rPr>
        <w:t>Một số thuộc tính của</w:t>
      </w:r>
      <w:r w:rsidR="00782727">
        <w:rPr>
          <w:lang w:val="vi-VN"/>
        </w:rPr>
        <w:t xml:space="preserve"> dữ liệu như </w:t>
      </w:r>
      <w:r w:rsidR="00A312EC">
        <w:rPr>
          <w:lang w:val="vi-VN"/>
        </w:rPr>
        <w:t xml:space="preserve">thương hiệu thuốc vẫn chưa được thu thập hiệu </w:t>
      </w:r>
      <w:r w:rsidR="00F975CF">
        <w:rPr>
          <w:lang w:val="vi-VN"/>
        </w:rPr>
        <w:t>quả,</w:t>
      </w:r>
      <w:r w:rsidR="00A312EC">
        <w:rPr>
          <w:lang w:val="vi-VN"/>
        </w:rPr>
        <w:t xml:space="preserve"> có nhiều dữ liệu bị thiếu hoạt lấy </w:t>
      </w:r>
      <w:r w:rsidR="00F975CF">
        <w:rPr>
          <w:lang w:val="vi-VN"/>
        </w:rPr>
        <w:t>sai,</w:t>
      </w:r>
      <w:r w:rsidR="00A312EC">
        <w:rPr>
          <w:lang w:val="vi-VN"/>
        </w:rPr>
        <w:t xml:space="preserve"> cần cải </w:t>
      </w:r>
      <w:r>
        <w:rPr>
          <w:lang w:val="vi-VN"/>
        </w:rPr>
        <w:t>thiện.</w:t>
      </w:r>
    </w:p>
    <w:p w14:paraId="3C3D45B1" w14:textId="77777777" w:rsidR="001C7277" w:rsidRPr="00C55318" w:rsidRDefault="001C7277" w:rsidP="00C55318">
      <w:pPr>
        <w:pStyle w:val="Heading3"/>
        <w:numPr>
          <w:ilvl w:val="2"/>
          <w:numId w:val="56"/>
        </w:numPr>
        <w:ind w:left="504"/>
        <w:rPr>
          <w:b w:val="0"/>
          <w:bCs/>
          <w:i/>
          <w:iCs/>
          <w:lang w:val="vi-VN"/>
        </w:rPr>
      </w:pPr>
      <w:r w:rsidRPr="00C55318">
        <w:rPr>
          <w:b w:val="0"/>
          <w:bCs/>
          <w:i/>
          <w:iCs/>
          <w:lang w:val="vi-VN"/>
        </w:rPr>
        <w:t>Phân tích dữ liệu</w:t>
      </w:r>
    </w:p>
    <w:p w14:paraId="15A7641B" w14:textId="77777777" w:rsidR="001C7277" w:rsidRPr="001C7277" w:rsidRDefault="001C7277" w:rsidP="001C7277">
      <w:pPr>
        <w:rPr>
          <w:lang w:val="vi-VN"/>
        </w:rPr>
      </w:pPr>
      <w:r w:rsidRPr="001C7277">
        <w:rPr>
          <w:lang w:val="vi-VN"/>
        </w:rPr>
        <w:t>Sau quá trình thu thập dữ liệu, ta tiến hành phân tích dữ liệu dược phẩm thu thập được nhằm tìm ra các thông tin như các loại thuốc được mua nhiều qua các tiêu chí nào, chức năng hay giá bán, nhãn hiệu thuốc được được tin dùng nhiều nhất vv...</w:t>
      </w:r>
    </w:p>
    <w:p w14:paraId="1ED3FD2B" w14:textId="4B423FC1" w:rsidR="001C7277" w:rsidRPr="001C7277" w:rsidRDefault="001C7277" w:rsidP="00714FAD">
      <w:pPr>
        <w:ind w:firstLine="648"/>
        <w:rPr>
          <w:lang w:val="vi-VN"/>
        </w:rPr>
      </w:pPr>
      <w:r w:rsidRPr="001C7277">
        <w:rPr>
          <w:lang w:val="vi-VN"/>
        </w:rPr>
        <w:t>Giá bán các loại dược phẩm nằm trong khoảng từ</w:t>
      </w:r>
      <w:r w:rsidR="00BD6315">
        <w:rPr>
          <w:lang w:val="vi-VN"/>
        </w:rPr>
        <w:t xml:space="preserve"> 1.000VND</w:t>
      </w:r>
      <w:r w:rsidRPr="001C7277">
        <w:rPr>
          <w:lang w:val="vi-VN"/>
        </w:rPr>
        <w:t xml:space="preserve"> đến </w:t>
      </w:r>
      <w:r w:rsidR="00BD6315">
        <w:rPr>
          <w:lang w:val="vi-VN"/>
        </w:rPr>
        <w:t>360.000VND</w:t>
      </w:r>
    </w:p>
    <w:p w14:paraId="45A40E06" w14:textId="5A9F3A61" w:rsidR="001C7277" w:rsidRPr="001C7277" w:rsidRDefault="00CB46F0" w:rsidP="00714FAD">
      <w:pPr>
        <w:ind w:firstLine="648"/>
        <w:rPr>
          <w:lang w:val="vi-VN"/>
        </w:rPr>
      </w:pPr>
      <w:r>
        <w:rPr>
          <w:lang w:val="vi-VN"/>
        </w:rPr>
        <w:t>L</w:t>
      </w:r>
      <w:r w:rsidR="001C7277" w:rsidRPr="001C7277">
        <w:rPr>
          <w:lang w:val="vi-VN"/>
        </w:rPr>
        <w:t xml:space="preserve">oại thuốc được mua nhiều </w:t>
      </w:r>
      <w:r>
        <w:rPr>
          <w:lang w:val="vi-VN"/>
        </w:rPr>
        <w:t>trên 10000</w:t>
      </w:r>
      <w:r w:rsidR="001C7277" w:rsidRPr="001C7277">
        <w:rPr>
          <w:lang w:val="vi-VN"/>
        </w:rPr>
        <w:t xml:space="preserve"> </w:t>
      </w:r>
      <w:r>
        <w:rPr>
          <w:lang w:val="vi-VN"/>
        </w:rPr>
        <w:t xml:space="preserve">được chỉ định sử dụng </w:t>
      </w:r>
      <w:r>
        <w:t>đ</w:t>
      </w:r>
      <w:r w:rsidRPr="00CB46F0">
        <w:t>iều trị các triệu chứng viêm loét dạ dày tá tràng, viêm thực quản</w:t>
      </w:r>
      <w:r>
        <w:rPr>
          <w:lang w:val="vi-VN"/>
        </w:rPr>
        <w:t xml:space="preserve"> hay </w:t>
      </w:r>
      <w:r>
        <w:t>k</w:t>
      </w:r>
      <w:r w:rsidRPr="00CB46F0">
        <w:t>hô mắt, rửa mắt, sinh mũ</w:t>
      </w:r>
      <w:r>
        <w:rPr>
          <w:lang w:val="vi-VN"/>
        </w:rPr>
        <w:t xml:space="preserve">  </w:t>
      </w:r>
      <w:r w:rsidR="001C7277" w:rsidRPr="001C7277">
        <w:rPr>
          <w:lang w:val="vi-VN"/>
        </w:rPr>
        <w:t xml:space="preserve">đến từ các thương hiệu </w:t>
      </w:r>
      <w:r w:rsidRPr="00CB46F0">
        <w:rPr>
          <w:lang w:val="vi-VN"/>
        </w:rPr>
        <w:t xml:space="preserve">Sanofi CHC </w:t>
      </w:r>
      <w:r>
        <w:rPr>
          <w:lang w:val="vi-VN"/>
        </w:rPr>
        <w:t xml:space="preserve">import, </w:t>
      </w:r>
      <w:r w:rsidRPr="00CB46F0">
        <w:rPr>
          <w:lang w:val="vi-VN"/>
        </w:rPr>
        <w:t>Pharmedic</w:t>
      </w:r>
    </w:p>
    <w:p w14:paraId="41BAC6E2" w14:textId="77777777" w:rsidR="001C7277" w:rsidRPr="001C7277" w:rsidRDefault="001C7277" w:rsidP="00714FAD">
      <w:pPr>
        <w:ind w:firstLine="648"/>
        <w:rPr>
          <w:lang w:val="vi-VN"/>
        </w:rPr>
      </w:pPr>
      <w:r w:rsidRPr="001C7277">
        <w:rPr>
          <w:lang w:val="vi-VN"/>
        </w:rPr>
        <w:t>Tỉ lệ các loại thuốc có giá bán lẻ dưới và trên 100k lần lượt là  và  trên tổng số dữ liệu thu thập được</w:t>
      </w:r>
    </w:p>
    <w:p w14:paraId="356CA99D" w14:textId="77777777" w:rsidR="001C7277" w:rsidRPr="001C7277" w:rsidRDefault="001C7277" w:rsidP="00714FAD">
      <w:pPr>
        <w:ind w:firstLine="648"/>
        <w:rPr>
          <w:lang w:val="vi-VN"/>
        </w:rPr>
      </w:pPr>
      <w:r w:rsidRPr="001C7277">
        <w:rPr>
          <w:lang w:val="vi-VN"/>
        </w:rPr>
        <w:t xml:space="preserve">Thuốc có doanh thu cao nhất trong các dữ liệu thu thập được là thuốc  với số tiền bán thuốc là  chỉ định  xuất xứ từ </w:t>
      </w:r>
    </w:p>
    <w:p w14:paraId="24B3B9E3" w14:textId="77777777" w:rsidR="001C7277" w:rsidRDefault="001C7277" w:rsidP="00714FAD">
      <w:pPr>
        <w:ind w:firstLine="648"/>
        <w:rPr>
          <w:lang w:val="vi-VN"/>
        </w:rPr>
      </w:pPr>
      <w:r w:rsidRPr="001C7277">
        <w:rPr>
          <w:lang w:val="vi-VN"/>
        </w:rPr>
        <w:t>Thuốc có doanh thu thấp nhất trong các dữ liệu thu thập được là thuốc  với số tiền bán thuốc là  chỉ định  xuất xứ từ</w:t>
      </w:r>
    </w:p>
    <w:p w14:paraId="663DC6CE" w14:textId="77777777" w:rsidR="00D145A5" w:rsidRPr="00D145A5" w:rsidRDefault="00D145A5" w:rsidP="00D145A5">
      <w:pPr>
        <w:pStyle w:val="Heading3"/>
        <w:numPr>
          <w:ilvl w:val="2"/>
          <w:numId w:val="61"/>
        </w:numPr>
        <w:ind w:left="504"/>
        <w:rPr>
          <w:b w:val="0"/>
          <w:bCs/>
          <w:i/>
          <w:iCs/>
          <w:lang w:val="vi-VN"/>
        </w:rPr>
      </w:pPr>
      <w:r w:rsidRPr="00D145A5">
        <w:rPr>
          <w:b w:val="0"/>
          <w:bCs/>
          <w:i/>
          <w:iCs/>
          <w:lang w:val="vi-VN"/>
        </w:rPr>
        <w:t>Đánh giá ưu và nhược điểm của việc thu thập dữ liệu bằng công cụ mã nguồn mở Selenium Web Driver</w:t>
      </w:r>
    </w:p>
    <w:p w14:paraId="6B00AFE4" w14:textId="15B52361" w:rsidR="00D145A5" w:rsidRPr="00D145A5" w:rsidRDefault="00D145A5" w:rsidP="00D145A5">
      <w:pPr>
        <w:pStyle w:val="ListParagraph"/>
        <w:numPr>
          <w:ilvl w:val="0"/>
          <w:numId w:val="22"/>
        </w:numPr>
        <w:rPr>
          <w:lang w:val="vi-VN"/>
        </w:rPr>
      </w:pPr>
      <w:r w:rsidRPr="00D145A5">
        <w:rPr>
          <w:lang w:val="vi-VN"/>
        </w:rPr>
        <w:t xml:space="preserve">Ưu </w:t>
      </w:r>
      <w:r w:rsidRPr="00D145A5">
        <w:rPr>
          <w:lang w:val="vi-VN"/>
        </w:rPr>
        <w:t>điểm:</w:t>
      </w:r>
    </w:p>
    <w:p w14:paraId="14689C9E" w14:textId="0600D81C" w:rsidR="00D145A5" w:rsidRPr="00D145A5" w:rsidRDefault="00D145A5" w:rsidP="00D145A5">
      <w:pPr>
        <w:ind w:firstLine="720"/>
        <w:rPr>
          <w:lang w:val="vi-VN"/>
        </w:rPr>
      </w:pPr>
      <w:r w:rsidRPr="00D145A5">
        <w:rPr>
          <w:lang w:val="vi-VN"/>
        </w:rPr>
        <w:t xml:space="preserve">Ưu điểm của Selenium Web Driver và mongoDB là giúp quá trình duyệt web và thu thập dữ liệu một cách tự động, hỗ trợ nhiều ngôn ngữ lập trình kết hợp với các thư viện mã nguồn mỡ khác giúp chuẩn hóa dữ liệu thu thập được và lưu trữ vào mongoDB một công cụ giúp lưu trữ và xử lý dữ liệu một cách linh hoạt, hiệu </w:t>
      </w:r>
      <w:r w:rsidR="00893FB0">
        <w:rPr>
          <w:lang w:val="vi-VN"/>
        </w:rPr>
        <w:t>quả.</w:t>
      </w:r>
    </w:p>
    <w:p w14:paraId="0C4D0456" w14:textId="5C75181E" w:rsidR="00D145A5" w:rsidRPr="00D145A5" w:rsidRDefault="00D145A5" w:rsidP="00D145A5">
      <w:pPr>
        <w:ind w:firstLine="720"/>
        <w:rPr>
          <w:lang w:val="vi-VN"/>
        </w:rPr>
      </w:pPr>
      <w:r w:rsidRPr="00D145A5">
        <w:rPr>
          <w:lang w:val="vi-VN"/>
        </w:rPr>
        <w:lastRenderedPageBreak/>
        <w:t>Hiệu suất thu thập dữ liệu sử dụng selenium nằm trong khoảng từ 0,5 đến 2s đối với một trang web tùy thuộc vào nhiều yếu tố như thời gian tải trang, các Xpath, CSS Selector được dùng hiệu quả hay không, độ phức tạp của trang web vv</w:t>
      </w:r>
      <w:r w:rsidR="00893FB0">
        <w:rPr>
          <w:lang w:val="vi-VN"/>
        </w:rPr>
        <w:t>…</w:t>
      </w:r>
      <w:r w:rsidRPr="00D145A5">
        <w:rPr>
          <w:lang w:val="vi-VN"/>
        </w:rPr>
        <w:t xml:space="preserve"> </w:t>
      </w:r>
    </w:p>
    <w:p w14:paraId="01AC0DCB" w14:textId="3A59B37A" w:rsidR="00D145A5" w:rsidRPr="00D145A5" w:rsidRDefault="00D145A5" w:rsidP="00D145A5">
      <w:pPr>
        <w:ind w:firstLine="720"/>
        <w:rPr>
          <w:lang w:val="vi-VN"/>
        </w:rPr>
      </w:pPr>
      <w:r w:rsidRPr="00D145A5">
        <w:rPr>
          <w:lang w:val="vi-VN"/>
        </w:rPr>
        <w:t xml:space="preserve">Selenium giúp thực hiện nhiều tác vụ phức tạp một cách hiệu quả nhờ hỗ trợ nhiều thao tác duyệt web như điều hướng, click, nhập </w:t>
      </w:r>
      <w:r w:rsidR="00893FB0">
        <w:rPr>
          <w:lang w:val="vi-VN"/>
        </w:rPr>
        <w:t>liệu.</w:t>
      </w:r>
    </w:p>
    <w:p w14:paraId="4099E137" w14:textId="24D7C738" w:rsidR="00D145A5" w:rsidRPr="00D145A5" w:rsidRDefault="00D145A5" w:rsidP="00D145A5">
      <w:pPr>
        <w:pStyle w:val="ListParagraph"/>
        <w:numPr>
          <w:ilvl w:val="0"/>
          <w:numId w:val="22"/>
        </w:numPr>
        <w:rPr>
          <w:lang w:val="vi-VN"/>
        </w:rPr>
      </w:pPr>
      <w:r w:rsidRPr="00D145A5">
        <w:rPr>
          <w:lang w:val="vi-VN"/>
        </w:rPr>
        <w:t xml:space="preserve">Nhược </w:t>
      </w:r>
      <w:r w:rsidRPr="00D145A5">
        <w:rPr>
          <w:lang w:val="vi-VN"/>
        </w:rPr>
        <w:t>điểm:</w:t>
      </w:r>
    </w:p>
    <w:p w14:paraId="6A61C4DC" w14:textId="77777777" w:rsidR="00D145A5" w:rsidRPr="00D145A5" w:rsidRDefault="00D145A5" w:rsidP="00D145A5">
      <w:pPr>
        <w:ind w:firstLine="720"/>
        <w:rPr>
          <w:lang w:val="vi-VN"/>
        </w:rPr>
      </w:pPr>
      <w:r w:rsidRPr="00D145A5">
        <w:rPr>
          <w:lang w:val="vi-VN"/>
        </w:rPr>
        <w:t>Selenium Web Driver dựa trên trình duyệt để thao tác thu thập dữ liệu vì vậy tốc độ thu thập dữ liệu sẽ kém hiệu quả hơn nhiều sô với Scrapy hay BeautifulSoup các công cụ thu thập dữ liệu làm việc ở tầng mạng</w:t>
      </w:r>
    </w:p>
    <w:p w14:paraId="50B098AB" w14:textId="43CA2083" w:rsidR="0081640A" w:rsidRPr="001C7277" w:rsidRDefault="00D145A5" w:rsidP="00D145A5">
      <w:pPr>
        <w:ind w:firstLine="720"/>
        <w:rPr>
          <w:lang w:val="vi-VN"/>
        </w:rPr>
      </w:pPr>
      <w:r w:rsidRPr="00D145A5">
        <w:rPr>
          <w:lang w:val="vi-VN"/>
        </w:rPr>
        <w:t>Không thể thu thập dữ liệu dạng đồ họa như hình ảnh, video</w:t>
      </w:r>
    </w:p>
    <w:p w14:paraId="0644A966" w14:textId="2F95EE6C" w:rsidR="00F975CF" w:rsidRDefault="00E37311" w:rsidP="009D1900">
      <w:pPr>
        <w:pStyle w:val="Heading2"/>
        <w:numPr>
          <w:ilvl w:val="1"/>
          <w:numId w:val="62"/>
        </w:numPr>
        <w:ind w:left="72"/>
        <w:rPr>
          <w:lang w:val="vi-VN"/>
        </w:rPr>
      </w:pPr>
      <w:r>
        <w:rPr>
          <w:lang w:val="vi-VN"/>
        </w:rPr>
        <w:t>Kết luận</w:t>
      </w:r>
    </w:p>
    <w:p w14:paraId="07A072D2" w14:textId="466F97EA" w:rsidR="009D1900" w:rsidRPr="009D1900" w:rsidRDefault="00893FB0" w:rsidP="00AD41A2">
      <w:pPr>
        <w:pStyle w:val="Heading2"/>
        <w:ind w:firstLine="720"/>
        <w:rPr>
          <w:b w:val="0"/>
          <w:bCs w:val="0"/>
          <w:lang w:val="vi-VN"/>
        </w:rPr>
      </w:pPr>
      <w:r>
        <w:rPr>
          <w:b w:val="0"/>
          <w:bCs w:val="0"/>
          <w:lang w:val="vi-VN"/>
        </w:rPr>
        <w:t xml:space="preserve">Thông qua thực nghiệm thu thập và phân tích dữ liệu dược phẩm từ website Pharmacity.vn sử dụng công cụ mã nguồn mở Selenium Web Driver và mongoDB có thể kết luận Selenium và mongoDB là hai công cụ mã nguồn mở hiệu quả và hữu ích trong việc duyệt web để thu thập và lưu trữ xử lý dữ liệu, tuy còn nhiều hạn chế nếu phải thu thập dữ liệu từ những website phức tạp nhưng có thể khắc phục bằng cách kết hợp chung với các công cụ mã nguồn mở </w:t>
      </w:r>
      <w:r w:rsidR="005550E2">
        <w:rPr>
          <w:b w:val="0"/>
          <w:bCs w:val="0"/>
          <w:lang w:val="vi-VN"/>
        </w:rPr>
        <w:t>khác.</w:t>
      </w:r>
    </w:p>
    <w:p w14:paraId="7F6854F4" w14:textId="77777777" w:rsidR="00DB3E9D" w:rsidRPr="00CD62BF" w:rsidRDefault="00DB3E9D" w:rsidP="00A312EC">
      <w:pPr>
        <w:ind w:firstLine="720"/>
        <w:rPr>
          <w:lang w:val="vi-VN"/>
        </w:rPr>
      </w:pPr>
    </w:p>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4B6A3A04" w14:textId="23A2CA67" w:rsidR="001C167F" w:rsidRDefault="004E1B08" w:rsidP="002F1F68">
      <w:pPr>
        <w:pStyle w:val="Heading1"/>
        <w:numPr>
          <w:ilvl w:val="0"/>
          <w:numId w:val="3"/>
        </w:numPr>
      </w:pPr>
      <w:bookmarkStart w:id="74" w:name="_Toc181003586"/>
      <w:r>
        <w:rPr>
          <w:lang w:val="vi-VN"/>
        </w:rPr>
        <w:lastRenderedPageBreak/>
        <w:t>KẾT LUẬN VÀ KIẾN NGHỊ</w:t>
      </w:r>
      <w:bookmarkEnd w:id="74"/>
    </w:p>
    <w:p w14:paraId="3582D898" w14:textId="77777777" w:rsidR="00437757" w:rsidRPr="004E1B08" w:rsidRDefault="00437757" w:rsidP="00437757">
      <w:pPr>
        <w:pStyle w:val="Heading2"/>
        <w:numPr>
          <w:ilvl w:val="0"/>
          <w:numId w:val="8"/>
        </w:numPr>
        <w:ind w:left="810" w:hanging="810"/>
      </w:pPr>
      <w:bookmarkStart w:id="75" w:name="_Toc181131535"/>
      <w:r>
        <w:rPr>
          <w:lang w:val="vi-VN"/>
        </w:rPr>
        <w:t>Kết luận</w:t>
      </w:r>
      <w:bookmarkEnd w:id="75"/>
    </w:p>
    <w:p w14:paraId="77BC20C6" w14:textId="77777777" w:rsidR="00437757" w:rsidRDefault="00437757" w:rsidP="00437757">
      <w:pPr>
        <w:ind w:firstLine="990"/>
        <w:rPr>
          <w:lang w:val="vi-VN"/>
        </w:rPr>
      </w:pPr>
      <w:r>
        <w:rPr>
          <w:lang w:val="vi-VN"/>
        </w:rPr>
        <w:t xml:space="preserve">Đối với thời kì công nghệ số đang phát triển không ngừng, công việc thu thập và xử lý dữ liệu trực tuyến đã trở thành yếu tố quyết định trong hoạt động phát triển của nhiều doanh nghiệp. Trong dự án của nhóm chúng tôi, nhóm đã sử dụng công cụ Selenium và MongoDB để tự động hóa thu thập dữ liệu đồng thời xử lý dữ liệu từ trang web nhà thuốc Pharmacity, giúp thu thập được thông tin một cách nhanh chóng và chính xác, tối ưu hóa được quy trình làm thủ công. Kết quả mà nhóm tôi đạt được trong dự án bao gồm: </w:t>
      </w:r>
      <w:r>
        <w:rPr>
          <w:lang w:val="vi-VN"/>
        </w:rPr>
        <w:tab/>
      </w:r>
    </w:p>
    <w:p w14:paraId="074238CE" w14:textId="77777777" w:rsidR="00437757" w:rsidRDefault="00437757" w:rsidP="00437757">
      <w:pPr>
        <w:pStyle w:val="ListParagraph"/>
        <w:numPr>
          <w:ilvl w:val="0"/>
          <w:numId w:val="22"/>
        </w:numPr>
        <w:tabs>
          <w:tab w:val="left" w:pos="810"/>
        </w:tabs>
        <w:ind w:left="1890" w:hanging="540"/>
        <w:rPr>
          <w:lang w:val="vi-VN"/>
        </w:rPr>
      </w:pPr>
      <w:r>
        <w:rPr>
          <w:lang w:val="vi-VN"/>
        </w:rPr>
        <w:t>Tính tự động hóa cao: Selenium hỗ trợ tự động hóa thu thập dữ liệu, giảm thời gian và nhân lực so quá trình thu thập dữ liệu thủ công, mang lại hiệu quá đáng kể trong việc lấy được các dữ liệu từ các trang web.</w:t>
      </w:r>
    </w:p>
    <w:p w14:paraId="1289E778" w14:textId="77777777" w:rsidR="00437757" w:rsidRDefault="00437757" w:rsidP="00437757">
      <w:pPr>
        <w:pStyle w:val="ListParagraph"/>
        <w:numPr>
          <w:ilvl w:val="0"/>
          <w:numId w:val="22"/>
        </w:numPr>
        <w:tabs>
          <w:tab w:val="left" w:pos="810"/>
        </w:tabs>
        <w:ind w:left="1890" w:hanging="450"/>
        <w:rPr>
          <w:lang w:val="vi-VN"/>
        </w:rPr>
      </w:pPr>
      <w:r>
        <w:rPr>
          <w:lang w:val="vi-VN"/>
        </w:rPr>
        <w:t xml:space="preserve">Hiệu quả trong lưu trữ và phân tích: Dữ liệu sau khi thu thập được từ trang web trực tuyến của nhà thuốc Pharmacity được lưu trữ và quản lý trong MongoDB. Ở đây, cho phép phân tích dữ liệu một cách dễ dàng từ đó góp phần giúp doanh nghiệp hiểu rõ hơn về xu hướng thi trượng để tối ưu hóa được chiến lược kinh doanh. </w:t>
      </w:r>
    </w:p>
    <w:p w14:paraId="4F8195A6" w14:textId="77777777" w:rsidR="00437757" w:rsidRDefault="00437757" w:rsidP="00437757">
      <w:pPr>
        <w:ind w:firstLine="990"/>
        <w:rPr>
          <w:lang w:val="vi-VN"/>
        </w:rPr>
      </w:pPr>
      <w:r>
        <w:rPr>
          <w:lang w:val="vi-VN"/>
        </w:rPr>
        <w:t>Mặc dù Seleniun rất hữu ích trong việc thu thập dữ liệu nhưng công cụ này cũng gặp không ít khó khăn khi làm việc với các trang web yêu cầu phải đăng nhập duy trùy. Điều này cho thấy được tiềm năng tích hợp thêm các công cụ hỗ trợ như Splash hoặc Selenium Grid để mở rộng khả năng thu thập dữ liệu của hệ thống.</w:t>
      </w:r>
    </w:p>
    <w:p w14:paraId="3956DDD8" w14:textId="77777777" w:rsidR="00437757" w:rsidRPr="00594D91" w:rsidRDefault="00437757" w:rsidP="00437757">
      <w:pPr>
        <w:rPr>
          <w:lang w:val="vi-VN"/>
        </w:rPr>
      </w:pPr>
    </w:p>
    <w:p w14:paraId="54896775" w14:textId="77777777" w:rsidR="00437757" w:rsidRPr="00625C6B" w:rsidRDefault="00437757" w:rsidP="00437757">
      <w:pPr>
        <w:pStyle w:val="Heading2"/>
        <w:numPr>
          <w:ilvl w:val="0"/>
          <w:numId w:val="8"/>
        </w:numPr>
        <w:ind w:hanging="720"/>
      </w:pPr>
      <w:bookmarkStart w:id="76" w:name="_Toc181131536"/>
      <w:r>
        <w:rPr>
          <w:lang w:val="vi-VN"/>
        </w:rPr>
        <w:t>Kiến nghị</w:t>
      </w:r>
      <w:bookmarkEnd w:id="76"/>
    </w:p>
    <w:p w14:paraId="3652D1FD" w14:textId="77777777" w:rsidR="00437757" w:rsidRDefault="00437757" w:rsidP="00437757">
      <w:pPr>
        <w:rPr>
          <w:lang w:val="vi-VN"/>
        </w:rPr>
      </w:pPr>
      <w:r>
        <w:rPr>
          <w:lang w:val="vi-VN"/>
        </w:rPr>
        <w:t>Dựa trên quá trình thực nghiệm và kết quả phân tích, nhóm để xuất một số hướng phát triển để nâng cao hiệu quả của Selenium và MongoDB trong thu thập và phân tích dữ liệu:</w:t>
      </w:r>
    </w:p>
    <w:p w14:paraId="224EB2A0" w14:textId="77777777" w:rsidR="00437757" w:rsidRDefault="00437757" w:rsidP="00437757">
      <w:pPr>
        <w:pStyle w:val="Heading3"/>
        <w:numPr>
          <w:ilvl w:val="2"/>
          <w:numId w:val="51"/>
        </w:numPr>
        <w:ind w:left="810" w:hanging="810"/>
        <w:rPr>
          <w:b w:val="0"/>
          <w:i/>
          <w:lang w:val="vi-VN"/>
        </w:rPr>
      </w:pPr>
      <w:bookmarkStart w:id="77" w:name="_Toc181131537"/>
      <w:r w:rsidRPr="00625C6B">
        <w:rPr>
          <w:b w:val="0"/>
          <w:i/>
          <w:lang w:val="vi-VN"/>
        </w:rPr>
        <w:lastRenderedPageBreak/>
        <w:t xml:space="preserve">Tích hợp các công cụ hỗ trợ xử lý trang </w:t>
      </w:r>
      <w:r>
        <w:rPr>
          <w:b w:val="0"/>
          <w:i/>
          <w:lang w:val="vi-VN"/>
        </w:rPr>
        <w:t>động</w:t>
      </w:r>
      <w:bookmarkEnd w:id="77"/>
    </w:p>
    <w:p w14:paraId="40276430" w14:textId="77777777" w:rsidR="00437757" w:rsidRDefault="00437757" w:rsidP="00437757">
      <w:pPr>
        <w:rPr>
          <w:lang w:val="vi-VN"/>
        </w:rPr>
      </w:pPr>
      <w:r w:rsidRPr="00625C6B">
        <w:rPr>
          <w:lang w:val="vi-VN"/>
        </w:rPr>
        <w:t xml:space="preserve"> Đối với các trang web sử dụng JavaScript để tải nội dụng ta có thể kết hợp thêm Splash hoặc Selenium Grid giúp mở rộng được khả năng thu thập dữ liệu, không chỉ còn giới hạn bởi trang web tĩnh. Điều này sẽ giúp tăng tốc độ linh hoạt hơn trong việc thu thập dữ liệu từ các trang web động phổ biến.</w:t>
      </w:r>
    </w:p>
    <w:p w14:paraId="423B6AE4" w14:textId="77777777" w:rsidR="00437757" w:rsidRDefault="00437757" w:rsidP="00437757">
      <w:pPr>
        <w:rPr>
          <w:lang w:val="vi-VN"/>
        </w:rPr>
      </w:pPr>
    </w:p>
    <w:p w14:paraId="7C80846A" w14:textId="77777777" w:rsidR="00437757" w:rsidRDefault="00437757" w:rsidP="00437757">
      <w:pPr>
        <w:pStyle w:val="Heading3"/>
        <w:numPr>
          <w:ilvl w:val="2"/>
          <w:numId w:val="51"/>
        </w:numPr>
        <w:ind w:left="810" w:hanging="810"/>
        <w:rPr>
          <w:b w:val="0"/>
          <w:i/>
          <w:lang w:val="vi-VN"/>
        </w:rPr>
      </w:pPr>
      <w:bookmarkStart w:id="78" w:name="_Toc181131538"/>
      <w:r w:rsidRPr="00EC6970">
        <w:rPr>
          <w:b w:val="0"/>
          <w:i/>
          <w:lang w:val="vi-VN"/>
        </w:rPr>
        <w:t>Tối ưu hóa hiệu xuất thu thập dữ liệu</w:t>
      </w:r>
      <w:bookmarkEnd w:id="78"/>
    </w:p>
    <w:p w14:paraId="6964E3AC" w14:textId="77777777" w:rsidR="00437757" w:rsidRDefault="00437757" w:rsidP="00437757">
      <w:pPr>
        <w:rPr>
          <w:lang w:val="vi-VN"/>
        </w:rPr>
      </w:pPr>
      <w:r>
        <w:rPr>
          <w:lang w:val="vi-VN"/>
        </w:rPr>
        <w:t>Tối ưu hóa mã Selenium và sử dụng middleware để kiểm soát yêu cầu và phản hồi. Điều này giúp quá trình thu thập dữ liệu nhanh hơn và giảm thiểu lỗi, đảm bảo được hệ thống hoạt động một cách hiệu quả.</w:t>
      </w:r>
    </w:p>
    <w:p w14:paraId="5E7F1F6A" w14:textId="77777777" w:rsidR="00437757" w:rsidRDefault="00437757" w:rsidP="00437757">
      <w:pPr>
        <w:rPr>
          <w:lang w:val="vi-VN"/>
        </w:rPr>
      </w:pPr>
    </w:p>
    <w:p w14:paraId="4DE50EDB" w14:textId="77777777" w:rsidR="00437757" w:rsidRDefault="00437757" w:rsidP="00437757">
      <w:pPr>
        <w:pStyle w:val="Heading3"/>
        <w:numPr>
          <w:ilvl w:val="0"/>
          <w:numId w:val="52"/>
        </w:numPr>
        <w:ind w:left="900" w:hanging="900"/>
        <w:rPr>
          <w:b w:val="0"/>
          <w:i/>
          <w:lang w:val="vi-VN"/>
        </w:rPr>
      </w:pPr>
      <w:bookmarkStart w:id="79" w:name="_Toc181131539"/>
      <w:r w:rsidRPr="002E3A67">
        <w:rPr>
          <w:b w:val="0"/>
          <w:i/>
          <w:lang w:val="vi-VN"/>
        </w:rPr>
        <w:t>Phát triển mô hình phân tích xu hướng</w:t>
      </w:r>
      <w:bookmarkEnd w:id="79"/>
    </w:p>
    <w:p w14:paraId="6777D03B" w14:textId="77777777" w:rsidR="00437757" w:rsidRDefault="00437757" w:rsidP="00437757">
      <w:pPr>
        <w:rPr>
          <w:lang w:val="vi-VN"/>
        </w:rPr>
      </w:pPr>
      <w:r>
        <w:rPr>
          <w:lang w:val="vi-VN"/>
        </w:rPr>
        <w:t>Sử dụng các dữ liệu đã thu thập được và  phát triển mô hình dự báo xu hướng thị trường nhờ trên dữ liệu. Áp dụng các thuật toán học máy và phân tích dữ liệu sẽ cho ra được dự đoán chính xác hơn, hỗ trợ đưa ra chiến lược quyết định cho doanh nghiệp.</w:t>
      </w:r>
    </w:p>
    <w:p w14:paraId="7A7C5E1E" w14:textId="77777777" w:rsidR="00437757" w:rsidRDefault="00437757" w:rsidP="00437757">
      <w:pPr>
        <w:rPr>
          <w:lang w:val="vi-VN"/>
        </w:rPr>
      </w:pPr>
    </w:p>
    <w:p w14:paraId="10339A50" w14:textId="77777777" w:rsidR="00437757" w:rsidRDefault="00437757" w:rsidP="00437757">
      <w:pPr>
        <w:pStyle w:val="Heading3"/>
        <w:numPr>
          <w:ilvl w:val="0"/>
          <w:numId w:val="52"/>
        </w:numPr>
        <w:tabs>
          <w:tab w:val="left" w:pos="1890"/>
        </w:tabs>
        <w:ind w:left="810" w:hanging="810"/>
        <w:rPr>
          <w:b w:val="0"/>
          <w:i/>
          <w:lang w:val="vi-VN"/>
        </w:rPr>
      </w:pPr>
      <w:bookmarkStart w:id="80" w:name="_Toc181131540"/>
      <w:r>
        <w:rPr>
          <w:b w:val="0"/>
          <w:i/>
          <w:lang w:val="vi-VN"/>
        </w:rPr>
        <w:t>Sử dụng cơ sở dữ liệu linh hoạt</w:t>
      </w:r>
      <w:bookmarkEnd w:id="80"/>
    </w:p>
    <w:p w14:paraId="26B3BAD1" w14:textId="77777777" w:rsidR="00437757" w:rsidRDefault="00437757" w:rsidP="00437757">
      <w:pPr>
        <w:rPr>
          <w:lang w:val="vi-VN"/>
        </w:rPr>
      </w:pPr>
      <w:r>
        <w:rPr>
          <w:lang w:val="vi-VN"/>
        </w:rPr>
        <w:t>Để quản lý lượng dữ liệu lớn, ta dùng MongoDB hoặc các cơ sở dữ liệu phi cấu trúc khác sẽ giúp dữ liệu lưu trữ linh hoạt hơn. Kết hợp động thời các công cụ phân tích như Pandas hoặc Numpy để hỗ trợ xử lý và phân tích dữ liệu nhanh chóng và chính xác.</w:t>
      </w:r>
    </w:p>
    <w:p w14:paraId="5812AFE7" w14:textId="77777777" w:rsidR="00437757" w:rsidRDefault="00437757" w:rsidP="00437757">
      <w:pPr>
        <w:rPr>
          <w:lang w:val="vi-VN"/>
        </w:rPr>
      </w:pPr>
    </w:p>
    <w:p w14:paraId="5FF311CC" w14:textId="77777777" w:rsidR="00437757" w:rsidRDefault="00437757" w:rsidP="00437757">
      <w:pPr>
        <w:pStyle w:val="Heading3"/>
        <w:numPr>
          <w:ilvl w:val="0"/>
          <w:numId w:val="52"/>
        </w:numPr>
        <w:ind w:left="810" w:hanging="900"/>
        <w:rPr>
          <w:b w:val="0"/>
          <w:i/>
          <w:lang w:val="vi-VN"/>
        </w:rPr>
      </w:pPr>
      <w:bookmarkStart w:id="81" w:name="_Toc181131541"/>
      <w:r>
        <w:rPr>
          <w:b w:val="0"/>
          <w:i/>
          <w:lang w:val="vi-VN"/>
        </w:rPr>
        <w:t>Đào tạo nhân sự chuyên môn</w:t>
      </w:r>
      <w:bookmarkEnd w:id="81"/>
    </w:p>
    <w:p w14:paraId="0AFEB9FF" w14:textId="77777777" w:rsidR="00437757" w:rsidRPr="005A52B2" w:rsidRDefault="00437757" w:rsidP="00437757">
      <w:pPr>
        <w:rPr>
          <w:lang w:val="vi-VN"/>
        </w:rPr>
      </w:pPr>
      <w:r>
        <w:rPr>
          <w:lang w:val="vi-VN"/>
        </w:rPr>
        <w:t>Đào tạo đội ngũ nhân sự để đảm bảo nhân viên có kiến thức về Python và hiểu rõ cấu trúc web. Việc này sẽ tối ưu hóa quy trình thu thập dữ liệu và phân tích, từ đó sẽ đáp ứng tốt hơn nhu cầu của doanh nghiệp.</w:t>
      </w:r>
    </w:p>
    <w:p w14:paraId="69321AEA" w14:textId="77777777" w:rsidR="00437757" w:rsidRPr="00EB384F" w:rsidRDefault="00437757" w:rsidP="00437757">
      <w:pPr>
        <w:rPr>
          <w:lang w:val="vi-VN"/>
        </w:rPr>
      </w:pPr>
      <w:r>
        <w:rPr>
          <w:lang w:val="vi-VN"/>
        </w:rPr>
        <w:t xml:space="preserve"> </w:t>
      </w:r>
    </w:p>
    <w:p w14:paraId="00F20BD1" w14:textId="77777777" w:rsidR="00240ED0" w:rsidRDefault="00240ED0" w:rsidP="00437757">
      <w:pPr>
        <w:pStyle w:val="Heading1"/>
        <w:rPr>
          <w:lang w:val="vi-VN"/>
        </w:rPr>
      </w:pPr>
      <w:bookmarkStart w:id="82" w:name="_Toc181131542"/>
      <w:r>
        <w:rPr>
          <w:lang w:val="vi-VN"/>
        </w:rPr>
        <w:lastRenderedPageBreak/>
        <w:br/>
      </w:r>
    </w:p>
    <w:p w14:paraId="277D7B0B" w14:textId="77777777" w:rsidR="00240ED0" w:rsidRDefault="00240ED0">
      <w:pPr>
        <w:spacing w:after="160" w:line="259" w:lineRule="auto"/>
        <w:jc w:val="left"/>
        <w:rPr>
          <w:rFonts w:eastAsiaTheme="majorEastAsia" w:cstheme="majorBidi"/>
          <w:b/>
          <w:szCs w:val="32"/>
          <w:lang w:val="vi-VN"/>
        </w:rPr>
      </w:pPr>
      <w:r>
        <w:rPr>
          <w:lang w:val="vi-VN"/>
        </w:rPr>
        <w:br w:type="page"/>
      </w:r>
    </w:p>
    <w:p w14:paraId="423F7473" w14:textId="60BC00F4" w:rsidR="00437757" w:rsidRDefault="00437757" w:rsidP="00437757">
      <w:pPr>
        <w:pStyle w:val="Heading1"/>
      </w:pPr>
      <w:r>
        <w:lastRenderedPageBreak/>
        <w:t>TÀI LIỆU THAM KHẢO</w:t>
      </w:r>
      <w:bookmarkEnd w:id="82"/>
    </w:p>
    <w:p w14:paraId="176339C5" w14:textId="77777777" w:rsidR="00437757" w:rsidRPr="0095101D" w:rsidRDefault="00437757" w:rsidP="00437757">
      <w:pPr>
        <w:pStyle w:val="Bibliography"/>
      </w:pPr>
      <w:r>
        <w:fldChar w:fldCharType="begin"/>
      </w:r>
      <w:r>
        <w:instrText xml:space="preserve"> ADDIN ZOTERO_BIBL {"uncited":[],"omitted":[],"custom":[]} CSL_BIBLIOGRAPHY </w:instrText>
      </w:r>
      <w:r>
        <w:fldChar w:fldCharType="separate"/>
      </w:r>
      <w:r w:rsidRPr="0095101D">
        <w:t>[1]</w:t>
      </w:r>
      <w:r w:rsidRPr="0095101D">
        <w:tab/>
        <w:t xml:space="preserve">“Selenium (software),” </w:t>
      </w:r>
      <w:r w:rsidRPr="0095101D">
        <w:rPr>
          <w:i/>
          <w:iCs/>
        </w:rPr>
        <w:t>Wikipedia</w:t>
      </w:r>
      <w:r w:rsidRPr="0095101D">
        <w:t>. Sep. 27, 2024. Accessed: Oct. 24, 2024. [Online]. Available: https://en.wikipedia.org/w/index.php?title=Selenium_(software)&amp;oldid=1248044578</w:t>
      </w:r>
    </w:p>
    <w:p w14:paraId="54ABF3D0" w14:textId="77777777" w:rsidR="00437757" w:rsidRPr="0095101D" w:rsidRDefault="00437757" w:rsidP="00437757">
      <w:pPr>
        <w:pStyle w:val="Bibliography"/>
      </w:pPr>
      <w:r w:rsidRPr="0095101D">
        <w:t>[2]</w:t>
      </w:r>
      <w:r w:rsidRPr="0095101D">
        <w:tab/>
        <w:t>“Components of the Selenium Automation Tool - DZone,” dzone.com. Accessed: Oct. 24, 2024. [Online]. Available: https://dzone.com/articles/components-of-selenium-automation-tool</w:t>
      </w:r>
    </w:p>
    <w:p w14:paraId="63B543B5" w14:textId="77777777" w:rsidR="00437757" w:rsidRPr="0095101D" w:rsidRDefault="00437757" w:rsidP="00437757">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3BF36C18" w14:textId="77777777" w:rsidR="00437757" w:rsidRPr="0095101D" w:rsidRDefault="00437757" w:rsidP="00437757">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0486996F" w14:textId="77777777" w:rsidR="00437757" w:rsidRPr="0095101D" w:rsidRDefault="00437757" w:rsidP="00437757">
      <w:pPr>
        <w:pStyle w:val="Bibliography"/>
      </w:pPr>
      <w:r w:rsidRPr="0095101D">
        <w:t>[5]</w:t>
      </w:r>
      <w:r w:rsidRPr="0095101D">
        <w:tab/>
        <w:t>Team C., “What is Selenium?,” Codecademy Blog. Accessed: Oct. 24, 2024. [Online]. Available: https://www.codecademy.com/resources/blog/what-is-selenium/</w:t>
      </w:r>
    </w:p>
    <w:p w14:paraId="3AB8DA17" w14:textId="77777777" w:rsidR="00437757" w:rsidRPr="0095101D" w:rsidRDefault="00437757" w:rsidP="00437757">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609388FC" w14:textId="77777777" w:rsidR="00437757" w:rsidRPr="0095101D" w:rsidRDefault="00437757" w:rsidP="00437757">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16FB0337" w14:textId="77777777" w:rsidR="00437757" w:rsidRPr="0095101D" w:rsidRDefault="00437757" w:rsidP="00437757">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36B71C63" w14:textId="77777777" w:rsidR="00437757" w:rsidRPr="0095101D" w:rsidRDefault="00437757" w:rsidP="00437757">
      <w:pPr>
        <w:pStyle w:val="Bibliography"/>
      </w:pPr>
      <w:r w:rsidRPr="0095101D">
        <w:lastRenderedPageBreak/>
        <w:t>[9]</w:t>
      </w:r>
      <w:r w:rsidRPr="0095101D">
        <w:tab/>
        <w:t>L.B &lt;hi@ngoclb.com&gt; N. and Uyen T., “MongoDB là gì? Định nghĩa và Hiểu rõ A-Z về MongoDB,” ITviec Blog. Accessed: Oct. 28, 2024. [Online]. Available: https://itviec.com/blog/mongodb-la-gi/</w:t>
      </w:r>
    </w:p>
    <w:p w14:paraId="29C8DFC7" w14:textId="77777777" w:rsidR="00437757" w:rsidRPr="0095101D" w:rsidRDefault="00437757" w:rsidP="00437757">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1A3D98A8" w14:textId="77777777" w:rsidR="00437757" w:rsidRPr="0095101D" w:rsidRDefault="00437757" w:rsidP="00437757">
      <w:pPr>
        <w:pStyle w:val="Bibliography"/>
      </w:pPr>
      <w:r w:rsidRPr="0095101D">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81623D2" w14:textId="77777777" w:rsidR="00437757" w:rsidRPr="0095101D" w:rsidRDefault="00437757" w:rsidP="00437757">
      <w:pPr>
        <w:pStyle w:val="Bibliography"/>
      </w:pPr>
      <w:r w:rsidRPr="0095101D">
        <w:t>[12]</w:t>
      </w:r>
      <w:r w:rsidRPr="0095101D">
        <w:tab/>
        <w:t>“Mô tả về Data Models trong MongoDB.” Accessed: Oct. 28, 2024. [Online]. Available: https://viblo.asia/p/mo-ta-ve-data-models-trong-mongodb-7ymwGXA0v4p1</w:t>
      </w:r>
    </w:p>
    <w:p w14:paraId="14691160" w14:textId="77777777" w:rsidR="00437757" w:rsidRPr="0095101D" w:rsidRDefault="00437757" w:rsidP="00437757">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1DCC3A70" w14:textId="77777777" w:rsidR="00437757" w:rsidRPr="0095101D" w:rsidRDefault="00437757" w:rsidP="00437757">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EEA94C2" w14:textId="77777777" w:rsidR="00437757" w:rsidRPr="0095101D" w:rsidRDefault="00437757" w:rsidP="00437757">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4859A78C" w14:textId="77777777" w:rsidR="00437757" w:rsidRPr="0095101D" w:rsidRDefault="00437757" w:rsidP="00437757">
      <w:pPr>
        <w:pStyle w:val="Bibliography"/>
      </w:pPr>
      <w:r w:rsidRPr="0095101D">
        <w:t>[16]</w:t>
      </w:r>
      <w:r w:rsidRPr="0095101D">
        <w:tab/>
        <w:t>“MongoDB là gì? 9 Phần mềm quản trị Mongodb nên sử dụng 2024.” Accessed: Oct. 28, 2024. [Online]. Available: https://prodima.vn/mongodb-la-gi/</w:t>
      </w:r>
    </w:p>
    <w:p w14:paraId="327D943B" w14:textId="77777777" w:rsidR="00437757" w:rsidRDefault="00437757" w:rsidP="00437757">
      <w:pPr>
        <w:ind w:left="360"/>
      </w:pPr>
      <w:r>
        <w:fldChar w:fldCharType="end"/>
      </w:r>
    </w:p>
    <w:p w14:paraId="16AC6444" w14:textId="77777777" w:rsidR="00437757" w:rsidRDefault="00437757" w:rsidP="00437757">
      <w:pPr>
        <w:ind w:left="360"/>
      </w:pPr>
    </w:p>
    <w:p w14:paraId="45A1CAD8" w14:textId="77777777" w:rsidR="00437757" w:rsidRPr="00240ED0" w:rsidRDefault="00437757" w:rsidP="00240ED0">
      <w:pPr>
        <w:rPr>
          <w:lang w:val="vi-VN"/>
        </w:rPr>
      </w:pPr>
    </w:p>
    <w:p w14:paraId="6AEF934D" w14:textId="77777777" w:rsidR="00437757" w:rsidRPr="0073378A" w:rsidRDefault="00437757" w:rsidP="00437757">
      <w:pPr>
        <w:pStyle w:val="Heading1"/>
      </w:pPr>
      <w:bookmarkStart w:id="83" w:name="_Toc181131543"/>
      <w:r w:rsidRPr="0073378A">
        <w:lastRenderedPageBreak/>
        <w:t>PHỤ LỤC</w:t>
      </w:r>
      <w:bookmarkEnd w:id="83"/>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63"/>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83BA50" w14:textId="77777777" w:rsidR="00093872" w:rsidRDefault="00093872" w:rsidP="00F30574">
      <w:r>
        <w:separator/>
      </w:r>
    </w:p>
  </w:endnote>
  <w:endnote w:type="continuationSeparator" w:id="0">
    <w:p w14:paraId="74DB3891" w14:textId="77777777" w:rsidR="00093872" w:rsidRDefault="00093872"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E26AB" w14:textId="16AA5BD4" w:rsidR="00DE2C0D" w:rsidRDefault="00DE2C0D">
    <w:pPr>
      <w:pStyle w:val="Footer"/>
      <w:jc w:val="center"/>
    </w:pPr>
    <w:r>
      <w:fldChar w:fldCharType="begin"/>
    </w:r>
    <w:r>
      <w:instrText xml:space="preserve"> PAGE   \* MERGEFORMAT </w:instrText>
    </w:r>
    <w:r>
      <w:fldChar w:fldCharType="separate"/>
    </w:r>
    <w:r w:rsidR="00AA30FD">
      <w:rPr>
        <w:noProof/>
      </w:rPr>
      <w:t>1</w:t>
    </w:r>
    <w:r>
      <w:rPr>
        <w:noProof/>
      </w:rPr>
      <w:fldChar w:fldCharType="end"/>
    </w:r>
  </w:p>
  <w:p w14:paraId="418E55F9" w14:textId="77777777" w:rsidR="00DE2C0D" w:rsidRDefault="00DE2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905AE" w14:textId="77777777" w:rsidR="00066EF4" w:rsidRDefault="00066EF4">
    <w:pPr>
      <w:pStyle w:val="Footer"/>
      <w:jc w:val="center"/>
    </w:pPr>
    <w:r>
      <w:fldChar w:fldCharType="begin"/>
    </w:r>
    <w:r>
      <w:instrText xml:space="preserve"> PAGE   \* MERGEFORMAT </w:instrText>
    </w:r>
    <w:r>
      <w:fldChar w:fldCharType="separate"/>
    </w:r>
    <w:r>
      <w:rPr>
        <w:noProof/>
      </w:rPr>
      <w:t>1</w:t>
    </w:r>
    <w:r>
      <w:rPr>
        <w:noProof/>
      </w:rPr>
      <w:fldChar w:fldCharType="end"/>
    </w:r>
  </w:p>
  <w:p w14:paraId="68BBD0EE" w14:textId="77777777" w:rsidR="00066EF4" w:rsidRDefault="00066E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161335"/>
      <w:docPartObj>
        <w:docPartGallery w:val="Page Numbers (Bottom of Page)"/>
        <w:docPartUnique/>
      </w:docPartObj>
    </w:sdtPr>
    <w:sdtEndPr>
      <w:rPr>
        <w:noProof/>
      </w:rPr>
    </w:sdtEndPr>
    <w:sdtContent>
      <w:p w14:paraId="27AF7A41" w14:textId="67F76EE2" w:rsidR="00DE2C0D" w:rsidRDefault="00DE2C0D">
        <w:pPr>
          <w:pStyle w:val="Footer"/>
          <w:jc w:val="center"/>
        </w:pPr>
        <w:r>
          <w:fldChar w:fldCharType="begin"/>
        </w:r>
        <w:r>
          <w:instrText xml:space="preserve"> PAGE   \* MERGEFORMAT </w:instrText>
        </w:r>
        <w:r>
          <w:fldChar w:fldCharType="separate"/>
        </w:r>
        <w:r w:rsidR="00AA30FD">
          <w:rPr>
            <w:noProof/>
          </w:rPr>
          <w:t>33</w:t>
        </w:r>
        <w:r>
          <w:rPr>
            <w:noProof/>
          </w:rPr>
          <w:fldChar w:fldCharType="end"/>
        </w:r>
      </w:p>
    </w:sdtContent>
  </w:sdt>
  <w:p w14:paraId="7C113F4B" w14:textId="77777777" w:rsidR="00DE2C0D" w:rsidRDefault="00DE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D3D1F4" w14:textId="77777777" w:rsidR="00093872" w:rsidRDefault="00093872" w:rsidP="00F30574">
      <w:r>
        <w:separator/>
      </w:r>
    </w:p>
  </w:footnote>
  <w:footnote w:type="continuationSeparator" w:id="0">
    <w:p w14:paraId="082C77C1" w14:textId="77777777" w:rsidR="00093872" w:rsidRDefault="00093872" w:rsidP="00F305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10119" w14:textId="77777777" w:rsidR="00DE2C0D" w:rsidRDefault="00DE2C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D21A3" w14:textId="77777777" w:rsidR="00DE2C0D" w:rsidRDefault="00DE2C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8A84F56"/>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E284A09"/>
    <w:multiLevelType w:val="multilevel"/>
    <w:tmpl w:val="20F2358E"/>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C820F4"/>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07A4FB0"/>
    <w:multiLevelType w:val="multilevel"/>
    <w:tmpl w:val="732606A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14A65ECF"/>
    <w:multiLevelType w:val="hybridMultilevel"/>
    <w:tmpl w:val="D0DE4C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3" w15:restartNumberingAfterBreak="0">
    <w:nsid w:val="17D876E9"/>
    <w:multiLevelType w:val="multilevel"/>
    <w:tmpl w:val="1792A52E"/>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5" w15:restartNumberingAfterBreak="0">
    <w:nsid w:val="1E055CDB"/>
    <w:multiLevelType w:val="multilevel"/>
    <w:tmpl w:val="CBA641A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7" w15:restartNumberingAfterBreak="0">
    <w:nsid w:val="219A5215"/>
    <w:multiLevelType w:val="multilevel"/>
    <w:tmpl w:val="CBA641A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211251A"/>
    <w:multiLevelType w:val="hybridMultilevel"/>
    <w:tmpl w:val="F1BEA360"/>
    <w:lvl w:ilvl="0" w:tplc="DFBA7C98">
      <w:start w:val="3"/>
      <w:numFmt w:val="decimal"/>
      <w:lvlText w:val="4.2.%1."/>
      <w:lvlJc w:val="left"/>
      <w:pPr>
        <w:ind w:left="23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0" w15:restartNumberingAfterBreak="0">
    <w:nsid w:val="26E42220"/>
    <w:multiLevelType w:val="multilevel"/>
    <w:tmpl w:val="2EF254DE"/>
    <w:lvl w:ilvl="0">
      <w:start w:val="3"/>
      <w:numFmt w:val="decimal"/>
      <w:lvlText w:val="%1."/>
      <w:lvlJc w:val="left"/>
      <w:pPr>
        <w:ind w:left="360" w:hanging="360"/>
      </w:pPr>
      <w:rPr>
        <w:rFonts w:hint="default"/>
      </w:rPr>
    </w:lvl>
    <w:lvl w:ilvl="1">
      <w:start w:val="3"/>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5C5034"/>
    <w:multiLevelType w:val="multilevel"/>
    <w:tmpl w:val="8662F2D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FA7900"/>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6"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7" w15:restartNumberingAfterBreak="0">
    <w:nsid w:val="32482D82"/>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9"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30" w15:restartNumberingAfterBreak="0">
    <w:nsid w:val="34AB39DC"/>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2"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3"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4" w15:restartNumberingAfterBreak="0">
    <w:nsid w:val="3B7B1035"/>
    <w:multiLevelType w:val="multilevel"/>
    <w:tmpl w:val="20F2358E"/>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3BD652BE"/>
    <w:multiLevelType w:val="multilevel"/>
    <w:tmpl w:val="975AF0EC"/>
    <w:lvl w:ilvl="0">
      <w:start w:val="3"/>
      <w:numFmt w:val="decimal"/>
      <w:lvlText w:val="%1."/>
      <w:lvlJc w:val="left"/>
      <w:pPr>
        <w:ind w:left="360" w:hanging="360"/>
      </w:pPr>
      <w:rPr>
        <w:rFonts w:hint="default"/>
      </w:rPr>
    </w:lvl>
    <w:lvl w:ilvl="1">
      <w:start w:val="5"/>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7" w15:restartNumberingAfterBreak="0">
    <w:nsid w:val="43CF1203"/>
    <w:multiLevelType w:val="multilevel"/>
    <w:tmpl w:val="BE0C47D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4ACA6051"/>
    <w:multiLevelType w:val="multilevel"/>
    <w:tmpl w:val="EB303A2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40"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41" w15:restartNumberingAfterBreak="0">
    <w:nsid w:val="4B6B0EE1"/>
    <w:multiLevelType w:val="multilevel"/>
    <w:tmpl w:val="304AFF1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4FCD2C1D"/>
    <w:multiLevelType w:val="multilevel"/>
    <w:tmpl w:val="8EB06948"/>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51DF18FC"/>
    <w:multiLevelType w:val="multilevel"/>
    <w:tmpl w:val="BE0C47D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526A7788"/>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535662CB"/>
    <w:multiLevelType w:val="multilevel"/>
    <w:tmpl w:val="8078EA5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55446699"/>
    <w:multiLevelType w:val="multilevel"/>
    <w:tmpl w:val="2EF254DE"/>
    <w:lvl w:ilvl="0">
      <w:start w:val="3"/>
      <w:numFmt w:val="decimal"/>
      <w:lvlText w:val="%1."/>
      <w:lvlJc w:val="left"/>
      <w:pPr>
        <w:ind w:left="360" w:hanging="360"/>
      </w:pPr>
      <w:rPr>
        <w:rFonts w:hint="default"/>
      </w:rPr>
    </w:lvl>
    <w:lvl w:ilvl="1">
      <w:start w:val="3"/>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58E93699"/>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49" w15:restartNumberingAfterBreak="0">
    <w:nsid w:val="5DDF7CC8"/>
    <w:multiLevelType w:val="multilevel"/>
    <w:tmpl w:val="20F2358E"/>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51" w15:restartNumberingAfterBreak="0">
    <w:nsid w:val="5F7F4ABA"/>
    <w:multiLevelType w:val="hybridMultilevel"/>
    <w:tmpl w:val="F4CE474A"/>
    <w:lvl w:ilvl="0" w:tplc="B22CB7D4">
      <w:start w:val="1"/>
      <w:numFmt w:val="decimal"/>
      <w:lvlText w:val="4.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B22CB7D4">
      <w:start w:val="1"/>
      <w:numFmt w:val="decimal"/>
      <w:lvlText w:val="4.2.%3."/>
      <w:lvlJc w:val="left"/>
      <w:pPr>
        <w:ind w:left="2160" w:hanging="180"/>
      </w:pPr>
      <w:rPr>
        <w:rFonts w:ascii="Times New Roman" w:hAnsi="Times New Roman" w:hint="default"/>
        <w:b w:val="0"/>
        <w:i/>
        <w:sz w:val="26"/>
      </w:r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2"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3" w15:restartNumberingAfterBreak="0">
    <w:nsid w:val="65716A7A"/>
    <w:multiLevelType w:val="multilevel"/>
    <w:tmpl w:val="732606A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55" w15:restartNumberingAfterBreak="0">
    <w:nsid w:val="68636B1E"/>
    <w:multiLevelType w:val="multilevel"/>
    <w:tmpl w:val="4B1490F8"/>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3.1.%3."/>
      <w:lvlJc w:val="left"/>
      <w:pPr>
        <w:ind w:left="1224" w:hanging="504"/>
      </w:pPr>
      <w:rPr>
        <w:rFonts w:ascii="Times New Roman" w:hAnsi="Times New Roman" w:hint="default"/>
        <w:b w:val="0"/>
        <w:i/>
        <w:sz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C74A68"/>
    <w:multiLevelType w:val="multilevel"/>
    <w:tmpl w:val="E4B4908A"/>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9" w15:restartNumberingAfterBreak="0">
    <w:nsid w:val="6CEB4326"/>
    <w:multiLevelType w:val="multilevel"/>
    <w:tmpl w:val="CBA641A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61" w15:restartNumberingAfterBreak="0">
    <w:nsid w:val="7AD74DB0"/>
    <w:multiLevelType w:val="multilevel"/>
    <w:tmpl w:val="1462354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383909890">
    <w:abstractNumId w:val="56"/>
  </w:num>
  <w:num w:numId="2" w16cid:durableId="1988169264">
    <w:abstractNumId w:val="24"/>
  </w:num>
  <w:num w:numId="3" w16cid:durableId="377438371">
    <w:abstractNumId w:val="21"/>
  </w:num>
  <w:num w:numId="4" w16cid:durableId="1265722201">
    <w:abstractNumId w:val="18"/>
  </w:num>
  <w:num w:numId="5" w16cid:durableId="1064715535">
    <w:abstractNumId w:val="60"/>
  </w:num>
  <w:num w:numId="6" w16cid:durableId="1067194165">
    <w:abstractNumId w:val="12"/>
  </w:num>
  <w:num w:numId="7" w16cid:durableId="2099958">
    <w:abstractNumId w:val="25"/>
  </w:num>
  <w:num w:numId="8" w16cid:durableId="148713376">
    <w:abstractNumId w:val="33"/>
  </w:num>
  <w:num w:numId="9" w16cid:durableId="856312851">
    <w:abstractNumId w:val="26"/>
  </w:num>
  <w:num w:numId="10" w16cid:durableId="1426069510">
    <w:abstractNumId w:val="9"/>
  </w:num>
  <w:num w:numId="11" w16cid:durableId="841627297">
    <w:abstractNumId w:val="31"/>
  </w:num>
  <w:num w:numId="12" w16cid:durableId="1158770160">
    <w:abstractNumId w:val="39"/>
  </w:num>
  <w:num w:numId="13" w16cid:durableId="1795977722">
    <w:abstractNumId w:val="14"/>
  </w:num>
  <w:num w:numId="14" w16cid:durableId="1158771204">
    <w:abstractNumId w:val="29"/>
  </w:num>
  <w:num w:numId="15" w16cid:durableId="1634868227">
    <w:abstractNumId w:val="40"/>
  </w:num>
  <w:num w:numId="16" w16cid:durableId="1981810455">
    <w:abstractNumId w:val="58"/>
  </w:num>
  <w:num w:numId="17" w16cid:durableId="525563957">
    <w:abstractNumId w:val="50"/>
  </w:num>
  <w:num w:numId="18" w16cid:durableId="1732843362">
    <w:abstractNumId w:val="0"/>
  </w:num>
  <w:num w:numId="19" w16cid:durableId="48118022">
    <w:abstractNumId w:val="28"/>
  </w:num>
  <w:num w:numId="20" w16cid:durableId="1660618950">
    <w:abstractNumId w:val="48"/>
  </w:num>
  <w:num w:numId="21" w16cid:durableId="1298292136">
    <w:abstractNumId w:val="52"/>
  </w:num>
  <w:num w:numId="22" w16cid:durableId="515071744">
    <w:abstractNumId w:val="4"/>
  </w:num>
  <w:num w:numId="23" w16cid:durableId="2008315289">
    <w:abstractNumId w:val="32"/>
  </w:num>
  <w:num w:numId="24" w16cid:durableId="239869557">
    <w:abstractNumId w:val="16"/>
  </w:num>
  <w:num w:numId="25" w16cid:durableId="610208624">
    <w:abstractNumId w:val="11"/>
  </w:num>
  <w:num w:numId="26" w16cid:durableId="2090879190">
    <w:abstractNumId w:val="36"/>
  </w:num>
  <w:num w:numId="27" w16cid:durableId="2016109099">
    <w:abstractNumId w:val="54"/>
  </w:num>
  <w:num w:numId="28" w16cid:durableId="1502162334">
    <w:abstractNumId w:val="3"/>
  </w:num>
  <w:num w:numId="29" w16cid:durableId="16858756">
    <w:abstractNumId w:val="20"/>
  </w:num>
  <w:num w:numId="30" w16cid:durableId="1039814641">
    <w:abstractNumId w:val="55"/>
  </w:num>
  <w:num w:numId="31" w16cid:durableId="1323897630">
    <w:abstractNumId w:val="2"/>
  </w:num>
  <w:num w:numId="32" w16cid:durableId="231431170">
    <w:abstractNumId w:val="8"/>
  </w:num>
  <w:num w:numId="33" w16cid:durableId="959645918">
    <w:abstractNumId w:val="38"/>
  </w:num>
  <w:num w:numId="34" w16cid:durableId="1981493905">
    <w:abstractNumId w:val="7"/>
  </w:num>
  <w:num w:numId="35" w16cid:durableId="170461727">
    <w:abstractNumId w:val="53"/>
  </w:num>
  <w:num w:numId="36" w16cid:durableId="1996760924">
    <w:abstractNumId w:val="27"/>
  </w:num>
  <w:num w:numId="37" w16cid:durableId="730078883">
    <w:abstractNumId w:val="6"/>
  </w:num>
  <w:num w:numId="38" w16cid:durableId="789669511">
    <w:abstractNumId w:val="13"/>
  </w:num>
  <w:num w:numId="39" w16cid:durableId="1637562155">
    <w:abstractNumId w:val="22"/>
  </w:num>
  <w:num w:numId="40" w16cid:durableId="847602406">
    <w:abstractNumId w:val="44"/>
  </w:num>
  <w:num w:numId="41" w16cid:durableId="1766686422">
    <w:abstractNumId w:val="23"/>
  </w:num>
  <w:num w:numId="42" w16cid:durableId="1683239643">
    <w:abstractNumId w:val="30"/>
  </w:num>
  <w:num w:numId="43" w16cid:durableId="2085760558">
    <w:abstractNumId w:val="45"/>
  </w:num>
  <w:num w:numId="44" w16cid:durableId="873427778">
    <w:abstractNumId w:val="57"/>
  </w:num>
  <w:num w:numId="45" w16cid:durableId="1874924827">
    <w:abstractNumId w:val="47"/>
  </w:num>
  <w:num w:numId="46" w16cid:durableId="2004620205">
    <w:abstractNumId w:val="1"/>
  </w:num>
  <w:num w:numId="47" w16cid:durableId="999041885">
    <w:abstractNumId w:val="43"/>
  </w:num>
  <w:num w:numId="48" w16cid:durableId="1184593172">
    <w:abstractNumId w:val="37"/>
  </w:num>
  <w:num w:numId="49" w16cid:durableId="751664872">
    <w:abstractNumId w:val="46"/>
  </w:num>
  <w:num w:numId="50" w16cid:durableId="1682854770">
    <w:abstractNumId w:val="61"/>
  </w:num>
  <w:num w:numId="51" w16cid:durableId="2100637490">
    <w:abstractNumId w:val="51"/>
  </w:num>
  <w:num w:numId="52" w16cid:durableId="1337729890">
    <w:abstractNumId w:val="19"/>
  </w:num>
  <w:num w:numId="53" w16cid:durableId="1534148496">
    <w:abstractNumId w:val="41"/>
  </w:num>
  <w:num w:numId="54" w16cid:durableId="907574510">
    <w:abstractNumId w:val="10"/>
  </w:num>
  <w:num w:numId="55" w16cid:durableId="297491165">
    <w:abstractNumId w:val="5"/>
  </w:num>
  <w:num w:numId="56" w16cid:durableId="3629123">
    <w:abstractNumId w:val="34"/>
  </w:num>
  <w:num w:numId="57" w16cid:durableId="1993479628">
    <w:abstractNumId w:val="49"/>
  </w:num>
  <w:num w:numId="58" w16cid:durableId="223024833">
    <w:abstractNumId w:val="17"/>
  </w:num>
  <w:num w:numId="59" w16cid:durableId="743836438">
    <w:abstractNumId w:val="59"/>
  </w:num>
  <w:num w:numId="60" w16cid:durableId="1432125122">
    <w:abstractNumId w:val="15"/>
  </w:num>
  <w:num w:numId="61" w16cid:durableId="1138567609">
    <w:abstractNumId w:val="42"/>
  </w:num>
  <w:num w:numId="62" w16cid:durableId="2128039492">
    <w:abstractNumId w:val="3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defaultTabStop w:val="720"/>
  <w:characterSpacingControl w:val="doNotCompress"/>
  <w:hdrShapeDefaults>
    <o:shapedefaults v:ext="edit" spidmax="2050">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2EDF"/>
    <w:rsid w:val="00053B0A"/>
    <w:rsid w:val="00057F45"/>
    <w:rsid w:val="00061A93"/>
    <w:rsid w:val="00061C4A"/>
    <w:rsid w:val="00064662"/>
    <w:rsid w:val="00066EF4"/>
    <w:rsid w:val="000726A3"/>
    <w:rsid w:val="00074599"/>
    <w:rsid w:val="00074991"/>
    <w:rsid w:val="000757D6"/>
    <w:rsid w:val="00075BE6"/>
    <w:rsid w:val="00076DD6"/>
    <w:rsid w:val="000813E5"/>
    <w:rsid w:val="00083D34"/>
    <w:rsid w:val="000855CE"/>
    <w:rsid w:val="000932DB"/>
    <w:rsid w:val="000934B9"/>
    <w:rsid w:val="00093872"/>
    <w:rsid w:val="00095A9C"/>
    <w:rsid w:val="0009619C"/>
    <w:rsid w:val="000A17F8"/>
    <w:rsid w:val="000A2884"/>
    <w:rsid w:val="000A52A0"/>
    <w:rsid w:val="000A5E7A"/>
    <w:rsid w:val="000A64B1"/>
    <w:rsid w:val="000A7BB1"/>
    <w:rsid w:val="000B1E05"/>
    <w:rsid w:val="000B2A7D"/>
    <w:rsid w:val="000B415A"/>
    <w:rsid w:val="000B6FF1"/>
    <w:rsid w:val="000B7AF1"/>
    <w:rsid w:val="000B7F02"/>
    <w:rsid w:val="000C16AD"/>
    <w:rsid w:val="000C390C"/>
    <w:rsid w:val="000C4731"/>
    <w:rsid w:val="000C4AE7"/>
    <w:rsid w:val="000C5897"/>
    <w:rsid w:val="000D401E"/>
    <w:rsid w:val="000E0801"/>
    <w:rsid w:val="000E0B84"/>
    <w:rsid w:val="000E1A14"/>
    <w:rsid w:val="000E235E"/>
    <w:rsid w:val="000F6D17"/>
    <w:rsid w:val="00101A24"/>
    <w:rsid w:val="00107535"/>
    <w:rsid w:val="00111776"/>
    <w:rsid w:val="00113D2C"/>
    <w:rsid w:val="001146D2"/>
    <w:rsid w:val="00116655"/>
    <w:rsid w:val="00117680"/>
    <w:rsid w:val="00120CB2"/>
    <w:rsid w:val="00121A2D"/>
    <w:rsid w:val="00121A9A"/>
    <w:rsid w:val="00123618"/>
    <w:rsid w:val="00124786"/>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66BF5"/>
    <w:rsid w:val="001713EB"/>
    <w:rsid w:val="00171B7F"/>
    <w:rsid w:val="00172573"/>
    <w:rsid w:val="00172757"/>
    <w:rsid w:val="00174596"/>
    <w:rsid w:val="00174936"/>
    <w:rsid w:val="00177A7D"/>
    <w:rsid w:val="001805A7"/>
    <w:rsid w:val="00180656"/>
    <w:rsid w:val="0018576D"/>
    <w:rsid w:val="001876D6"/>
    <w:rsid w:val="00194036"/>
    <w:rsid w:val="0019569E"/>
    <w:rsid w:val="00196097"/>
    <w:rsid w:val="001A09B3"/>
    <w:rsid w:val="001A31A2"/>
    <w:rsid w:val="001A3DBC"/>
    <w:rsid w:val="001A4E98"/>
    <w:rsid w:val="001A7AEE"/>
    <w:rsid w:val="001B0740"/>
    <w:rsid w:val="001B341C"/>
    <w:rsid w:val="001B41C0"/>
    <w:rsid w:val="001B4B99"/>
    <w:rsid w:val="001B54F7"/>
    <w:rsid w:val="001B68C8"/>
    <w:rsid w:val="001C167F"/>
    <w:rsid w:val="001C284F"/>
    <w:rsid w:val="001C2EF2"/>
    <w:rsid w:val="001C43B5"/>
    <w:rsid w:val="001C62A4"/>
    <w:rsid w:val="001C63D8"/>
    <w:rsid w:val="001C7277"/>
    <w:rsid w:val="001D5E70"/>
    <w:rsid w:val="001D7A21"/>
    <w:rsid w:val="001E251B"/>
    <w:rsid w:val="001E4B13"/>
    <w:rsid w:val="001E5FAE"/>
    <w:rsid w:val="002028FA"/>
    <w:rsid w:val="0020498B"/>
    <w:rsid w:val="0021053F"/>
    <w:rsid w:val="00210C85"/>
    <w:rsid w:val="00210DA0"/>
    <w:rsid w:val="00211377"/>
    <w:rsid w:val="00216BFC"/>
    <w:rsid w:val="002172E0"/>
    <w:rsid w:val="00217415"/>
    <w:rsid w:val="002234FD"/>
    <w:rsid w:val="002258FA"/>
    <w:rsid w:val="00227A10"/>
    <w:rsid w:val="00235081"/>
    <w:rsid w:val="00237559"/>
    <w:rsid w:val="002378FC"/>
    <w:rsid w:val="00240847"/>
    <w:rsid w:val="00240ED0"/>
    <w:rsid w:val="00242430"/>
    <w:rsid w:val="00243FBE"/>
    <w:rsid w:val="00247356"/>
    <w:rsid w:val="0024749E"/>
    <w:rsid w:val="00251910"/>
    <w:rsid w:val="00252DB0"/>
    <w:rsid w:val="00253F6B"/>
    <w:rsid w:val="002551F7"/>
    <w:rsid w:val="00255376"/>
    <w:rsid w:val="002564CE"/>
    <w:rsid w:val="002603CD"/>
    <w:rsid w:val="00260AA3"/>
    <w:rsid w:val="0026275D"/>
    <w:rsid w:val="0027739C"/>
    <w:rsid w:val="0027788E"/>
    <w:rsid w:val="00277C8B"/>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3CA2"/>
    <w:rsid w:val="002B4781"/>
    <w:rsid w:val="002C088A"/>
    <w:rsid w:val="002C2E8E"/>
    <w:rsid w:val="002D264F"/>
    <w:rsid w:val="002D26D7"/>
    <w:rsid w:val="002D2FE8"/>
    <w:rsid w:val="002D467E"/>
    <w:rsid w:val="002D56F9"/>
    <w:rsid w:val="002D7772"/>
    <w:rsid w:val="002D7A39"/>
    <w:rsid w:val="002E14AF"/>
    <w:rsid w:val="002E2CED"/>
    <w:rsid w:val="002E5022"/>
    <w:rsid w:val="002E5EEA"/>
    <w:rsid w:val="002E6C27"/>
    <w:rsid w:val="002F1BDD"/>
    <w:rsid w:val="002F1D6E"/>
    <w:rsid w:val="002F1F68"/>
    <w:rsid w:val="002F2805"/>
    <w:rsid w:val="002F6018"/>
    <w:rsid w:val="002F7C54"/>
    <w:rsid w:val="002F7F40"/>
    <w:rsid w:val="00301A55"/>
    <w:rsid w:val="003026CB"/>
    <w:rsid w:val="00304135"/>
    <w:rsid w:val="00304DCE"/>
    <w:rsid w:val="00310C67"/>
    <w:rsid w:val="00327F36"/>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2032"/>
    <w:rsid w:val="00383F2F"/>
    <w:rsid w:val="00385468"/>
    <w:rsid w:val="0038654E"/>
    <w:rsid w:val="003877EB"/>
    <w:rsid w:val="0039053A"/>
    <w:rsid w:val="00390BE3"/>
    <w:rsid w:val="00392616"/>
    <w:rsid w:val="00392BF2"/>
    <w:rsid w:val="0039485E"/>
    <w:rsid w:val="00397C1D"/>
    <w:rsid w:val="00397EE7"/>
    <w:rsid w:val="003A191A"/>
    <w:rsid w:val="003A4DBF"/>
    <w:rsid w:val="003A4F4C"/>
    <w:rsid w:val="003A55E1"/>
    <w:rsid w:val="003B49C5"/>
    <w:rsid w:val="003B5D3D"/>
    <w:rsid w:val="003C014F"/>
    <w:rsid w:val="003C16FF"/>
    <w:rsid w:val="003C2454"/>
    <w:rsid w:val="003D3031"/>
    <w:rsid w:val="003D6A6B"/>
    <w:rsid w:val="003D7557"/>
    <w:rsid w:val="003F54CF"/>
    <w:rsid w:val="003F5A01"/>
    <w:rsid w:val="003F5EFC"/>
    <w:rsid w:val="003F6699"/>
    <w:rsid w:val="003F71EA"/>
    <w:rsid w:val="003F7D44"/>
    <w:rsid w:val="00400EA9"/>
    <w:rsid w:val="00401139"/>
    <w:rsid w:val="004014C3"/>
    <w:rsid w:val="004076BC"/>
    <w:rsid w:val="004146AF"/>
    <w:rsid w:val="00415D27"/>
    <w:rsid w:val="004268B3"/>
    <w:rsid w:val="004308B5"/>
    <w:rsid w:val="00437032"/>
    <w:rsid w:val="00437757"/>
    <w:rsid w:val="00440521"/>
    <w:rsid w:val="0044078D"/>
    <w:rsid w:val="00441D22"/>
    <w:rsid w:val="00444BFA"/>
    <w:rsid w:val="00450184"/>
    <w:rsid w:val="00451CE3"/>
    <w:rsid w:val="00452BA6"/>
    <w:rsid w:val="00453FBF"/>
    <w:rsid w:val="00455F92"/>
    <w:rsid w:val="004605A3"/>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A682C"/>
    <w:rsid w:val="004B0BC9"/>
    <w:rsid w:val="004B0C9D"/>
    <w:rsid w:val="004B430A"/>
    <w:rsid w:val="004B5892"/>
    <w:rsid w:val="004B5A0B"/>
    <w:rsid w:val="004B6794"/>
    <w:rsid w:val="004B7739"/>
    <w:rsid w:val="004B7D7C"/>
    <w:rsid w:val="004B7FAB"/>
    <w:rsid w:val="004C028F"/>
    <w:rsid w:val="004C0523"/>
    <w:rsid w:val="004C1883"/>
    <w:rsid w:val="004C456D"/>
    <w:rsid w:val="004C545A"/>
    <w:rsid w:val="004C5648"/>
    <w:rsid w:val="004D01D5"/>
    <w:rsid w:val="004D32E3"/>
    <w:rsid w:val="004D4B88"/>
    <w:rsid w:val="004D6D15"/>
    <w:rsid w:val="004E1B08"/>
    <w:rsid w:val="004E47DB"/>
    <w:rsid w:val="004E6C1D"/>
    <w:rsid w:val="004F2829"/>
    <w:rsid w:val="004F346F"/>
    <w:rsid w:val="005006C6"/>
    <w:rsid w:val="005044B3"/>
    <w:rsid w:val="00504988"/>
    <w:rsid w:val="005071DD"/>
    <w:rsid w:val="00507AD7"/>
    <w:rsid w:val="00510A6A"/>
    <w:rsid w:val="00512A90"/>
    <w:rsid w:val="00513609"/>
    <w:rsid w:val="005158C9"/>
    <w:rsid w:val="005230F0"/>
    <w:rsid w:val="00525987"/>
    <w:rsid w:val="00533FD7"/>
    <w:rsid w:val="005355EC"/>
    <w:rsid w:val="005361E3"/>
    <w:rsid w:val="00536B4D"/>
    <w:rsid w:val="00540B26"/>
    <w:rsid w:val="005411A5"/>
    <w:rsid w:val="00542DDB"/>
    <w:rsid w:val="00543C41"/>
    <w:rsid w:val="005451DE"/>
    <w:rsid w:val="00545A87"/>
    <w:rsid w:val="00550ED9"/>
    <w:rsid w:val="0055151C"/>
    <w:rsid w:val="005550E2"/>
    <w:rsid w:val="005607A9"/>
    <w:rsid w:val="00560A10"/>
    <w:rsid w:val="005623EB"/>
    <w:rsid w:val="00567705"/>
    <w:rsid w:val="00574EB6"/>
    <w:rsid w:val="005756E8"/>
    <w:rsid w:val="0058008C"/>
    <w:rsid w:val="00580A17"/>
    <w:rsid w:val="0058159D"/>
    <w:rsid w:val="00581FDC"/>
    <w:rsid w:val="00581FF6"/>
    <w:rsid w:val="005839C4"/>
    <w:rsid w:val="00584BE0"/>
    <w:rsid w:val="00590055"/>
    <w:rsid w:val="00592924"/>
    <w:rsid w:val="00594EA2"/>
    <w:rsid w:val="00595E26"/>
    <w:rsid w:val="00597471"/>
    <w:rsid w:val="005A0965"/>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56E8"/>
    <w:rsid w:val="005C6FFB"/>
    <w:rsid w:val="005C705C"/>
    <w:rsid w:val="005D07DE"/>
    <w:rsid w:val="005D20AA"/>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07028"/>
    <w:rsid w:val="00611AC5"/>
    <w:rsid w:val="00612D47"/>
    <w:rsid w:val="0061355D"/>
    <w:rsid w:val="006146FF"/>
    <w:rsid w:val="00615037"/>
    <w:rsid w:val="006177A8"/>
    <w:rsid w:val="00621C9E"/>
    <w:rsid w:val="00624E59"/>
    <w:rsid w:val="00627902"/>
    <w:rsid w:val="00627D21"/>
    <w:rsid w:val="006319BF"/>
    <w:rsid w:val="00631FB6"/>
    <w:rsid w:val="0063340E"/>
    <w:rsid w:val="00634E1E"/>
    <w:rsid w:val="006372B6"/>
    <w:rsid w:val="006374AC"/>
    <w:rsid w:val="006378A3"/>
    <w:rsid w:val="006405DF"/>
    <w:rsid w:val="0064388A"/>
    <w:rsid w:val="006443DB"/>
    <w:rsid w:val="006528A6"/>
    <w:rsid w:val="00653B0E"/>
    <w:rsid w:val="006553E0"/>
    <w:rsid w:val="00657DF2"/>
    <w:rsid w:val="00657E49"/>
    <w:rsid w:val="00663BDC"/>
    <w:rsid w:val="00663C31"/>
    <w:rsid w:val="006655BC"/>
    <w:rsid w:val="00665A92"/>
    <w:rsid w:val="006714FA"/>
    <w:rsid w:val="00671B2B"/>
    <w:rsid w:val="00672885"/>
    <w:rsid w:val="006764B4"/>
    <w:rsid w:val="006804E3"/>
    <w:rsid w:val="00680B30"/>
    <w:rsid w:val="0068277F"/>
    <w:rsid w:val="00684A98"/>
    <w:rsid w:val="00690B45"/>
    <w:rsid w:val="006922A5"/>
    <w:rsid w:val="00692E71"/>
    <w:rsid w:val="006944FD"/>
    <w:rsid w:val="00696474"/>
    <w:rsid w:val="006969E6"/>
    <w:rsid w:val="00697907"/>
    <w:rsid w:val="006A38B1"/>
    <w:rsid w:val="006A44C4"/>
    <w:rsid w:val="006A4641"/>
    <w:rsid w:val="006A527A"/>
    <w:rsid w:val="006B2C7F"/>
    <w:rsid w:val="006C57AF"/>
    <w:rsid w:val="006E0452"/>
    <w:rsid w:val="006E0982"/>
    <w:rsid w:val="006E0E01"/>
    <w:rsid w:val="006E12F6"/>
    <w:rsid w:val="006E2D55"/>
    <w:rsid w:val="006E3893"/>
    <w:rsid w:val="006E5495"/>
    <w:rsid w:val="006E5643"/>
    <w:rsid w:val="006E6EE5"/>
    <w:rsid w:val="006F50BA"/>
    <w:rsid w:val="006F55FD"/>
    <w:rsid w:val="006F75FE"/>
    <w:rsid w:val="00700B75"/>
    <w:rsid w:val="00703969"/>
    <w:rsid w:val="00705E63"/>
    <w:rsid w:val="0071290B"/>
    <w:rsid w:val="007129F7"/>
    <w:rsid w:val="00714FAD"/>
    <w:rsid w:val="007200DE"/>
    <w:rsid w:val="00720A78"/>
    <w:rsid w:val="00720D18"/>
    <w:rsid w:val="007227E3"/>
    <w:rsid w:val="00725EB1"/>
    <w:rsid w:val="00726AA3"/>
    <w:rsid w:val="0072764B"/>
    <w:rsid w:val="00730295"/>
    <w:rsid w:val="0073110B"/>
    <w:rsid w:val="0073378A"/>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2727"/>
    <w:rsid w:val="00784699"/>
    <w:rsid w:val="007856BA"/>
    <w:rsid w:val="007864CD"/>
    <w:rsid w:val="007912DA"/>
    <w:rsid w:val="00791EAF"/>
    <w:rsid w:val="00794D9D"/>
    <w:rsid w:val="007979FE"/>
    <w:rsid w:val="00797F61"/>
    <w:rsid w:val="007A15B3"/>
    <w:rsid w:val="007A3C44"/>
    <w:rsid w:val="007A72E4"/>
    <w:rsid w:val="007A7E88"/>
    <w:rsid w:val="007B043F"/>
    <w:rsid w:val="007B11F5"/>
    <w:rsid w:val="007B29A3"/>
    <w:rsid w:val="007B33E2"/>
    <w:rsid w:val="007B3A53"/>
    <w:rsid w:val="007C2F3F"/>
    <w:rsid w:val="007C6C60"/>
    <w:rsid w:val="007C74F9"/>
    <w:rsid w:val="007C7969"/>
    <w:rsid w:val="007D055C"/>
    <w:rsid w:val="007D219F"/>
    <w:rsid w:val="007D2DDD"/>
    <w:rsid w:val="007D4452"/>
    <w:rsid w:val="007D5DD3"/>
    <w:rsid w:val="007D77CF"/>
    <w:rsid w:val="007E4D10"/>
    <w:rsid w:val="007E574F"/>
    <w:rsid w:val="007F06DD"/>
    <w:rsid w:val="007F2729"/>
    <w:rsid w:val="007F4DD1"/>
    <w:rsid w:val="00803F8B"/>
    <w:rsid w:val="00804621"/>
    <w:rsid w:val="008066A0"/>
    <w:rsid w:val="008066DF"/>
    <w:rsid w:val="00806F0D"/>
    <w:rsid w:val="00811431"/>
    <w:rsid w:val="008144D5"/>
    <w:rsid w:val="00815357"/>
    <w:rsid w:val="008158EA"/>
    <w:rsid w:val="0081640A"/>
    <w:rsid w:val="00821B30"/>
    <w:rsid w:val="00821DA7"/>
    <w:rsid w:val="00823C43"/>
    <w:rsid w:val="00824CD4"/>
    <w:rsid w:val="00825AFD"/>
    <w:rsid w:val="00827558"/>
    <w:rsid w:val="008276C1"/>
    <w:rsid w:val="00832909"/>
    <w:rsid w:val="00832926"/>
    <w:rsid w:val="00834D52"/>
    <w:rsid w:val="008425B8"/>
    <w:rsid w:val="0084361E"/>
    <w:rsid w:val="00846041"/>
    <w:rsid w:val="0084631A"/>
    <w:rsid w:val="00847176"/>
    <w:rsid w:val="00850B41"/>
    <w:rsid w:val="008510FE"/>
    <w:rsid w:val="00853DC9"/>
    <w:rsid w:val="0085670F"/>
    <w:rsid w:val="00857CF5"/>
    <w:rsid w:val="0086051D"/>
    <w:rsid w:val="00860BFF"/>
    <w:rsid w:val="008613B2"/>
    <w:rsid w:val="008664E2"/>
    <w:rsid w:val="00866D19"/>
    <w:rsid w:val="008726B6"/>
    <w:rsid w:val="0087287D"/>
    <w:rsid w:val="0087460A"/>
    <w:rsid w:val="00874DE3"/>
    <w:rsid w:val="00875271"/>
    <w:rsid w:val="00875F70"/>
    <w:rsid w:val="0087646A"/>
    <w:rsid w:val="008767FC"/>
    <w:rsid w:val="008833FA"/>
    <w:rsid w:val="00884D9C"/>
    <w:rsid w:val="00885BD0"/>
    <w:rsid w:val="008865AA"/>
    <w:rsid w:val="00890E26"/>
    <w:rsid w:val="00891EBF"/>
    <w:rsid w:val="008925FF"/>
    <w:rsid w:val="008931DC"/>
    <w:rsid w:val="00893FB0"/>
    <w:rsid w:val="00895224"/>
    <w:rsid w:val="0089638D"/>
    <w:rsid w:val="008A1B92"/>
    <w:rsid w:val="008A21D5"/>
    <w:rsid w:val="008A275F"/>
    <w:rsid w:val="008A3AC7"/>
    <w:rsid w:val="008B1610"/>
    <w:rsid w:val="008B3099"/>
    <w:rsid w:val="008B60F4"/>
    <w:rsid w:val="008C1C7F"/>
    <w:rsid w:val="008C3D5A"/>
    <w:rsid w:val="008C4B80"/>
    <w:rsid w:val="008C7907"/>
    <w:rsid w:val="008D0E9A"/>
    <w:rsid w:val="008D1230"/>
    <w:rsid w:val="008D308E"/>
    <w:rsid w:val="008D3BFF"/>
    <w:rsid w:val="008D62D4"/>
    <w:rsid w:val="008D7DCC"/>
    <w:rsid w:val="008E3479"/>
    <w:rsid w:val="008E36DB"/>
    <w:rsid w:val="008E6878"/>
    <w:rsid w:val="008E72FD"/>
    <w:rsid w:val="008F1D73"/>
    <w:rsid w:val="008F4CBC"/>
    <w:rsid w:val="008F6C66"/>
    <w:rsid w:val="00900C01"/>
    <w:rsid w:val="0090147C"/>
    <w:rsid w:val="0090389C"/>
    <w:rsid w:val="00904299"/>
    <w:rsid w:val="00912353"/>
    <w:rsid w:val="0091391F"/>
    <w:rsid w:val="00915233"/>
    <w:rsid w:val="00921B9B"/>
    <w:rsid w:val="009247AE"/>
    <w:rsid w:val="009258DC"/>
    <w:rsid w:val="00925C2A"/>
    <w:rsid w:val="00930120"/>
    <w:rsid w:val="009313B2"/>
    <w:rsid w:val="009317F5"/>
    <w:rsid w:val="0093793F"/>
    <w:rsid w:val="009424BA"/>
    <w:rsid w:val="00943F7A"/>
    <w:rsid w:val="00945C27"/>
    <w:rsid w:val="00945F2D"/>
    <w:rsid w:val="00946126"/>
    <w:rsid w:val="00950187"/>
    <w:rsid w:val="0095101D"/>
    <w:rsid w:val="00952125"/>
    <w:rsid w:val="0095312E"/>
    <w:rsid w:val="0095542F"/>
    <w:rsid w:val="00956A38"/>
    <w:rsid w:val="009611FA"/>
    <w:rsid w:val="009617EB"/>
    <w:rsid w:val="00961AE4"/>
    <w:rsid w:val="0096328C"/>
    <w:rsid w:val="00964078"/>
    <w:rsid w:val="0096527B"/>
    <w:rsid w:val="009652EA"/>
    <w:rsid w:val="0096693C"/>
    <w:rsid w:val="00972E79"/>
    <w:rsid w:val="0097638B"/>
    <w:rsid w:val="009769F2"/>
    <w:rsid w:val="00990625"/>
    <w:rsid w:val="00991A9F"/>
    <w:rsid w:val="009935C8"/>
    <w:rsid w:val="009954CD"/>
    <w:rsid w:val="009A0BF3"/>
    <w:rsid w:val="009A15FC"/>
    <w:rsid w:val="009A2687"/>
    <w:rsid w:val="009A2E6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1900"/>
    <w:rsid w:val="009D5791"/>
    <w:rsid w:val="009D7CA0"/>
    <w:rsid w:val="009E0D96"/>
    <w:rsid w:val="009E27C8"/>
    <w:rsid w:val="009E3F11"/>
    <w:rsid w:val="009E6222"/>
    <w:rsid w:val="009E721C"/>
    <w:rsid w:val="009F16DF"/>
    <w:rsid w:val="009F2F5B"/>
    <w:rsid w:val="009F5064"/>
    <w:rsid w:val="009F5FF3"/>
    <w:rsid w:val="009F7816"/>
    <w:rsid w:val="00A061BB"/>
    <w:rsid w:val="00A123E0"/>
    <w:rsid w:val="00A125B5"/>
    <w:rsid w:val="00A15C8B"/>
    <w:rsid w:val="00A171F3"/>
    <w:rsid w:val="00A17290"/>
    <w:rsid w:val="00A17E76"/>
    <w:rsid w:val="00A200EA"/>
    <w:rsid w:val="00A20D7A"/>
    <w:rsid w:val="00A2178C"/>
    <w:rsid w:val="00A243DF"/>
    <w:rsid w:val="00A25A45"/>
    <w:rsid w:val="00A306A7"/>
    <w:rsid w:val="00A312EC"/>
    <w:rsid w:val="00A34506"/>
    <w:rsid w:val="00A35A66"/>
    <w:rsid w:val="00A35E75"/>
    <w:rsid w:val="00A3728F"/>
    <w:rsid w:val="00A40670"/>
    <w:rsid w:val="00A41BAF"/>
    <w:rsid w:val="00A42D11"/>
    <w:rsid w:val="00A504C4"/>
    <w:rsid w:val="00A51111"/>
    <w:rsid w:val="00A51D3E"/>
    <w:rsid w:val="00A5423C"/>
    <w:rsid w:val="00A56C40"/>
    <w:rsid w:val="00A56D43"/>
    <w:rsid w:val="00A61898"/>
    <w:rsid w:val="00A65492"/>
    <w:rsid w:val="00A71E77"/>
    <w:rsid w:val="00A72143"/>
    <w:rsid w:val="00A725FE"/>
    <w:rsid w:val="00A73852"/>
    <w:rsid w:val="00A749E1"/>
    <w:rsid w:val="00A75210"/>
    <w:rsid w:val="00A75FBF"/>
    <w:rsid w:val="00A76772"/>
    <w:rsid w:val="00A83F83"/>
    <w:rsid w:val="00A85889"/>
    <w:rsid w:val="00A91C91"/>
    <w:rsid w:val="00A91DF9"/>
    <w:rsid w:val="00A928AD"/>
    <w:rsid w:val="00A96A43"/>
    <w:rsid w:val="00A9713E"/>
    <w:rsid w:val="00AA30FD"/>
    <w:rsid w:val="00AA681C"/>
    <w:rsid w:val="00AB187F"/>
    <w:rsid w:val="00AB2CA9"/>
    <w:rsid w:val="00AB3EAB"/>
    <w:rsid w:val="00AB444B"/>
    <w:rsid w:val="00AB6466"/>
    <w:rsid w:val="00AB6E53"/>
    <w:rsid w:val="00AB7202"/>
    <w:rsid w:val="00AD1651"/>
    <w:rsid w:val="00AD3CF6"/>
    <w:rsid w:val="00AD41A2"/>
    <w:rsid w:val="00AD43F3"/>
    <w:rsid w:val="00AD4A09"/>
    <w:rsid w:val="00AE4187"/>
    <w:rsid w:val="00AE4831"/>
    <w:rsid w:val="00AE49DC"/>
    <w:rsid w:val="00AE6A8C"/>
    <w:rsid w:val="00AE766A"/>
    <w:rsid w:val="00AF23A9"/>
    <w:rsid w:val="00B01620"/>
    <w:rsid w:val="00B04356"/>
    <w:rsid w:val="00B0635D"/>
    <w:rsid w:val="00B0669A"/>
    <w:rsid w:val="00B0753E"/>
    <w:rsid w:val="00B1199B"/>
    <w:rsid w:val="00B121F4"/>
    <w:rsid w:val="00B12F97"/>
    <w:rsid w:val="00B13847"/>
    <w:rsid w:val="00B13FFC"/>
    <w:rsid w:val="00B1490E"/>
    <w:rsid w:val="00B1509D"/>
    <w:rsid w:val="00B153DE"/>
    <w:rsid w:val="00B1602E"/>
    <w:rsid w:val="00B1746D"/>
    <w:rsid w:val="00B17566"/>
    <w:rsid w:val="00B2001E"/>
    <w:rsid w:val="00B20772"/>
    <w:rsid w:val="00B22FCC"/>
    <w:rsid w:val="00B2768F"/>
    <w:rsid w:val="00B30362"/>
    <w:rsid w:val="00B32AA6"/>
    <w:rsid w:val="00B34CCA"/>
    <w:rsid w:val="00B35A26"/>
    <w:rsid w:val="00B43DA8"/>
    <w:rsid w:val="00B549DF"/>
    <w:rsid w:val="00B54A6B"/>
    <w:rsid w:val="00B567A9"/>
    <w:rsid w:val="00B61D6A"/>
    <w:rsid w:val="00B62F36"/>
    <w:rsid w:val="00B638DA"/>
    <w:rsid w:val="00B64FA1"/>
    <w:rsid w:val="00B67BC0"/>
    <w:rsid w:val="00B70CA6"/>
    <w:rsid w:val="00B70D92"/>
    <w:rsid w:val="00B71893"/>
    <w:rsid w:val="00B733E1"/>
    <w:rsid w:val="00B7411B"/>
    <w:rsid w:val="00B804B3"/>
    <w:rsid w:val="00B80C44"/>
    <w:rsid w:val="00B81686"/>
    <w:rsid w:val="00B85A4A"/>
    <w:rsid w:val="00B85FB0"/>
    <w:rsid w:val="00B91E8A"/>
    <w:rsid w:val="00B9359D"/>
    <w:rsid w:val="00B96F33"/>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6315"/>
    <w:rsid w:val="00BD7A79"/>
    <w:rsid w:val="00BE14F5"/>
    <w:rsid w:val="00BE61B7"/>
    <w:rsid w:val="00BF1AA0"/>
    <w:rsid w:val="00BF471C"/>
    <w:rsid w:val="00BF5136"/>
    <w:rsid w:val="00BF5793"/>
    <w:rsid w:val="00BF6941"/>
    <w:rsid w:val="00C00A96"/>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269DD"/>
    <w:rsid w:val="00C32652"/>
    <w:rsid w:val="00C3293A"/>
    <w:rsid w:val="00C37812"/>
    <w:rsid w:val="00C37D3D"/>
    <w:rsid w:val="00C37F96"/>
    <w:rsid w:val="00C410A7"/>
    <w:rsid w:val="00C415DB"/>
    <w:rsid w:val="00C47590"/>
    <w:rsid w:val="00C52F16"/>
    <w:rsid w:val="00C53F15"/>
    <w:rsid w:val="00C55318"/>
    <w:rsid w:val="00C55A2D"/>
    <w:rsid w:val="00C619E4"/>
    <w:rsid w:val="00C625C1"/>
    <w:rsid w:val="00C66B5F"/>
    <w:rsid w:val="00C67401"/>
    <w:rsid w:val="00C70D7F"/>
    <w:rsid w:val="00C70F68"/>
    <w:rsid w:val="00C72720"/>
    <w:rsid w:val="00C76977"/>
    <w:rsid w:val="00C80198"/>
    <w:rsid w:val="00C806C3"/>
    <w:rsid w:val="00C908F4"/>
    <w:rsid w:val="00C91772"/>
    <w:rsid w:val="00C94DEB"/>
    <w:rsid w:val="00C97B09"/>
    <w:rsid w:val="00CA2308"/>
    <w:rsid w:val="00CA2397"/>
    <w:rsid w:val="00CA41A3"/>
    <w:rsid w:val="00CA5333"/>
    <w:rsid w:val="00CA6C31"/>
    <w:rsid w:val="00CB1796"/>
    <w:rsid w:val="00CB38EF"/>
    <w:rsid w:val="00CB46F0"/>
    <w:rsid w:val="00CC45B7"/>
    <w:rsid w:val="00CC4E0D"/>
    <w:rsid w:val="00CC50D0"/>
    <w:rsid w:val="00CD02D7"/>
    <w:rsid w:val="00CD1639"/>
    <w:rsid w:val="00CD3762"/>
    <w:rsid w:val="00CD37B6"/>
    <w:rsid w:val="00CD473B"/>
    <w:rsid w:val="00CD4CC0"/>
    <w:rsid w:val="00CD62BF"/>
    <w:rsid w:val="00CD7BD9"/>
    <w:rsid w:val="00CE157E"/>
    <w:rsid w:val="00CE4130"/>
    <w:rsid w:val="00CE6E0E"/>
    <w:rsid w:val="00CF3A2A"/>
    <w:rsid w:val="00CF5060"/>
    <w:rsid w:val="00CF6556"/>
    <w:rsid w:val="00CF6D8A"/>
    <w:rsid w:val="00CF7018"/>
    <w:rsid w:val="00D0104A"/>
    <w:rsid w:val="00D12944"/>
    <w:rsid w:val="00D145A5"/>
    <w:rsid w:val="00D14611"/>
    <w:rsid w:val="00D17CD7"/>
    <w:rsid w:val="00D22B72"/>
    <w:rsid w:val="00D2390B"/>
    <w:rsid w:val="00D24D1E"/>
    <w:rsid w:val="00D3073A"/>
    <w:rsid w:val="00D309F2"/>
    <w:rsid w:val="00D30E11"/>
    <w:rsid w:val="00D35F7F"/>
    <w:rsid w:val="00D36A52"/>
    <w:rsid w:val="00D37F59"/>
    <w:rsid w:val="00D42B77"/>
    <w:rsid w:val="00D4626E"/>
    <w:rsid w:val="00D46EAB"/>
    <w:rsid w:val="00D50BE3"/>
    <w:rsid w:val="00D579D8"/>
    <w:rsid w:val="00D65D93"/>
    <w:rsid w:val="00D70AF7"/>
    <w:rsid w:val="00D77235"/>
    <w:rsid w:val="00D7797F"/>
    <w:rsid w:val="00D80464"/>
    <w:rsid w:val="00D85E96"/>
    <w:rsid w:val="00D87614"/>
    <w:rsid w:val="00D90754"/>
    <w:rsid w:val="00D907B6"/>
    <w:rsid w:val="00D920A7"/>
    <w:rsid w:val="00D925C7"/>
    <w:rsid w:val="00D942A9"/>
    <w:rsid w:val="00D95BA9"/>
    <w:rsid w:val="00DA1014"/>
    <w:rsid w:val="00DA23DE"/>
    <w:rsid w:val="00DA305E"/>
    <w:rsid w:val="00DA3D33"/>
    <w:rsid w:val="00DA5475"/>
    <w:rsid w:val="00DA567E"/>
    <w:rsid w:val="00DA603F"/>
    <w:rsid w:val="00DA743D"/>
    <w:rsid w:val="00DB3E9D"/>
    <w:rsid w:val="00DB5347"/>
    <w:rsid w:val="00DB534E"/>
    <w:rsid w:val="00DB78E6"/>
    <w:rsid w:val="00DC0425"/>
    <w:rsid w:val="00DC0CEF"/>
    <w:rsid w:val="00DC2852"/>
    <w:rsid w:val="00DC2FCF"/>
    <w:rsid w:val="00DC4F42"/>
    <w:rsid w:val="00DC572A"/>
    <w:rsid w:val="00DC62A6"/>
    <w:rsid w:val="00DC7866"/>
    <w:rsid w:val="00DC7C03"/>
    <w:rsid w:val="00DD3E65"/>
    <w:rsid w:val="00DD3FBE"/>
    <w:rsid w:val="00DD479B"/>
    <w:rsid w:val="00DD7E7D"/>
    <w:rsid w:val="00DE2C0D"/>
    <w:rsid w:val="00DE3DBA"/>
    <w:rsid w:val="00DE4981"/>
    <w:rsid w:val="00DE56EC"/>
    <w:rsid w:val="00DE629C"/>
    <w:rsid w:val="00DE718A"/>
    <w:rsid w:val="00DF3C19"/>
    <w:rsid w:val="00DF5877"/>
    <w:rsid w:val="00DF76DF"/>
    <w:rsid w:val="00E004C7"/>
    <w:rsid w:val="00E00CA1"/>
    <w:rsid w:val="00E04805"/>
    <w:rsid w:val="00E1765B"/>
    <w:rsid w:val="00E17894"/>
    <w:rsid w:val="00E17C45"/>
    <w:rsid w:val="00E20A6D"/>
    <w:rsid w:val="00E21E8A"/>
    <w:rsid w:val="00E249F0"/>
    <w:rsid w:val="00E26757"/>
    <w:rsid w:val="00E27930"/>
    <w:rsid w:val="00E34337"/>
    <w:rsid w:val="00E36C29"/>
    <w:rsid w:val="00E37311"/>
    <w:rsid w:val="00E3767D"/>
    <w:rsid w:val="00E42F45"/>
    <w:rsid w:val="00E42FC3"/>
    <w:rsid w:val="00E43701"/>
    <w:rsid w:val="00E4415D"/>
    <w:rsid w:val="00E455D8"/>
    <w:rsid w:val="00E46825"/>
    <w:rsid w:val="00E51C1A"/>
    <w:rsid w:val="00E55338"/>
    <w:rsid w:val="00E55770"/>
    <w:rsid w:val="00E6006C"/>
    <w:rsid w:val="00E61B92"/>
    <w:rsid w:val="00E62CBB"/>
    <w:rsid w:val="00E63D5F"/>
    <w:rsid w:val="00E649DC"/>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965AC"/>
    <w:rsid w:val="00EA2E3B"/>
    <w:rsid w:val="00EA3737"/>
    <w:rsid w:val="00EA3ACF"/>
    <w:rsid w:val="00EA5A00"/>
    <w:rsid w:val="00EA6D65"/>
    <w:rsid w:val="00EA6E76"/>
    <w:rsid w:val="00EA718C"/>
    <w:rsid w:val="00EB178A"/>
    <w:rsid w:val="00EB489C"/>
    <w:rsid w:val="00EB4D32"/>
    <w:rsid w:val="00EB5888"/>
    <w:rsid w:val="00EB6EB7"/>
    <w:rsid w:val="00EB742A"/>
    <w:rsid w:val="00EC0CFD"/>
    <w:rsid w:val="00EC2655"/>
    <w:rsid w:val="00EC7006"/>
    <w:rsid w:val="00EC751B"/>
    <w:rsid w:val="00ED021F"/>
    <w:rsid w:val="00ED215D"/>
    <w:rsid w:val="00ED5E11"/>
    <w:rsid w:val="00ED7B8A"/>
    <w:rsid w:val="00EE07E6"/>
    <w:rsid w:val="00EE2BA9"/>
    <w:rsid w:val="00EE4F33"/>
    <w:rsid w:val="00EE5053"/>
    <w:rsid w:val="00EE50BB"/>
    <w:rsid w:val="00EE6B14"/>
    <w:rsid w:val="00EE6D30"/>
    <w:rsid w:val="00EE7FCC"/>
    <w:rsid w:val="00EF2E4A"/>
    <w:rsid w:val="00EF2F82"/>
    <w:rsid w:val="00EF42BA"/>
    <w:rsid w:val="00EF6FC6"/>
    <w:rsid w:val="00EF723C"/>
    <w:rsid w:val="00EF7806"/>
    <w:rsid w:val="00F04954"/>
    <w:rsid w:val="00F11432"/>
    <w:rsid w:val="00F13BE7"/>
    <w:rsid w:val="00F14984"/>
    <w:rsid w:val="00F1584F"/>
    <w:rsid w:val="00F17B0B"/>
    <w:rsid w:val="00F17E84"/>
    <w:rsid w:val="00F17EC9"/>
    <w:rsid w:val="00F22FCD"/>
    <w:rsid w:val="00F251E4"/>
    <w:rsid w:val="00F26C9A"/>
    <w:rsid w:val="00F277FD"/>
    <w:rsid w:val="00F27FAA"/>
    <w:rsid w:val="00F30574"/>
    <w:rsid w:val="00F30A74"/>
    <w:rsid w:val="00F30F0F"/>
    <w:rsid w:val="00F32780"/>
    <w:rsid w:val="00F34CBD"/>
    <w:rsid w:val="00F3505C"/>
    <w:rsid w:val="00F3787A"/>
    <w:rsid w:val="00F4067A"/>
    <w:rsid w:val="00F4092C"/>
    <w:rsid w:val="00F40C04"/>
    <w:rsid w:val="00F41B50"/>
    <w:rsid w:val="00F43615"/>
    <w:rsid w:val="00F43935"/>
    <w:rsid w:val="00F453A4"/>
    <w:rsid w:val="00F461A4"/>
    <w:rsid w:val="00F562DC"/>
    <w:rsid w:val="00F5694E"/>
    <w:rsid w:val="00F65DFD"/>
    <w:rsid w:val="00F6664A"/>
    <w:rsid w:val="00F667ED"/>
    <w:rsid w:val="00F707A9"/>
    <w:rsid w:val="00F75A63"/>
    <w:rsid w:val="00F763A2"/>
    <w:rsid w:val="00F82AC8"/>
    <w:rsid w:val="00F90FC4"/>
    <w:rsid w:val="00F975CF"/>
    <w:rsid w:val="00F979B8"/>
    <w:rsid w:val="00FA2631"/>
    <w:rsid w:val="00FA7AF9"/>
    <w:rsid w:val="00FA7E1C"/>
    <w:rsid w:val="00FB104B"/>
    <w:rsid w:val="00FB1C24"/>
    <w:rsid w:val="00FB3832"/>
    <w:rsid w:val="00FB577E"/>
    <w:rsid w:val="00FC0F1D"/>
    <w:rsid w:val="00FC15AD"/>
    <w:rsid w:val="00FC23DE"/>
    <w:rsid w:val="00FC38DF"/>
    <w:rsid w:val="00FC3C1B"/>
    <w:rsid w:val="00FC5BB5"/>
    <w:rsid w:val="00FC6ECE"/>
    <w:rsid w:val="00FC794A"/>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9c,#feceff,#fde7f8"/>
    </o:shapedefaults>
    <o:shapelayout v:ext="edit">
      <o:idmap v:ext="edit" data="2"/>
    </o:shapelayout>
  </w:shapeDefaults>
  <w:decimalSymbol w:val="."/>
  <w:listSeparator w:val=","/>
  <w14:docId w14:val="2871CAB1"/>
  <w15:chartTrackingRefBased/>
  <w15:docId w15:val="{29E42014-A476-4D1D-B731-AF18CE83D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 w:type="character" w:styleId="UnresolvedMention">
    <w:name w:val="Unresolved Mention"/>
    <w:basedOn w:val="DefaultParagraphFont"/>
    <w:uiPriority w:val="99"/>
    <w:semiHidden/>
    <w:unhideWhenUsed/>
    <w:rsid w:val="00CB46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10106990">
      <w:bodyDiv w:val="1"/>
      <w:marLeft w:val="0"/>
      <w:marRight w:val="0"/>
      <w:marTop w:val="0"/>
      <w:marBottom w:val="0"/>
      <w:divBdr>
        <w:top w:val="none" w:sz="0" w:space="0" w:color="auto"/>
        <w:left w:val="none" w:sz="0" w:space="0" w:color="auto"/>
        <w:bottom w:val="none" w:sz="0" w:space="0" w:color="auto"/>
        <w:right w:val="none" w:sz="0" w:space="0" w:color="auto"/>
      </w:divBdr>
      <w:divsChild>
        <w:div w:id="1993751356">
          <w:marLeft w:val="0"/>
          <w:marRight w:val="0"/>
          <w:marTop w:val="0"/>
          <w:marBottom w:val="0"/>
          <w:divBdr>
            <w:top w:val="none" w:sz="0" w:space="0" w:color="auto"/>
            <w:left w:val="none" w:sz="0" w:space="0" w:color="auto"/>
            <w:bottom w:val="none" w:sz="0" w:space="0" w:color="auto"/>
            <w:right w:val="none" w:sz="0" w:space="0" w:color="auto"/>
          </w:divBdr>
        </w:div>
      </w:divsChild>
    </w:div>
    <w:div w:id="39518577">
      <w:bodyDiv w:val="1"/>
      <w:marLeft w:val="0"/>
      <w:marRight w:val="0"/>
      <w:marTop w:val="0"/>
      <w:marBottom w:val="0"/>
      <w:divBdr>
        <w:top w:val="none" w:sz="0" w:space="0" w:color="auto"/>
        <w:left w:val="none" w:sz="0" w:space="0" w:color="auto"/>
        <w:bottom w:val="none" w:sz="0" w:space="0" w:color="auto"/>
        <w:right w:val="none" w:sz="0" w:space="0" w:color="auto"/>
      </w:divBdr>
      <w:divsChild>
        <w:div w:id="49696006">
          <w:marLeft w:val="0"/>
          <w:marRight w:val="0"/>
          <w:marTop w:val="0"/>
          <w:marBottom w:val="0"/>
          <w:divBdr>
            <w:top w:val="none" w:sz="0" w:space="0" w:color="auto"/>
            <w:left w:val="none" w:sz="0" w:space="0" w:color="auto"/>
            <w:bottom w:val="none" w:sz="0" w:space="0" w:color="auto"/>
            <w:right w:val="none" w:sz="0" w:space="0" w:color="auto"/>
          </w:divBdr>
        </w:div>
      </w:divsChild>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131314494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2023504165">
          <w:marLeft w:val="0"/>
          <w:marRight w:val="0"/>
          <w:marTop w:val="0"/>
          <w:marBottom w:val="0"/>
          <w:divBdr>
            <w:top w:val="none" w:sz="0" w:space="0" w:color="auto"/>
            <w:left w:val="none" w:sz="0" w:space="0" w:color="auto"/>
            <w:bottom w:val="none" w:sz="0" w:space="0" w:color="auto"/>
            <w:right w:val="none" w:sz="0" w:space="0" w:color="auto"/>
          </w:divBdr>
        </w:div>
      </w:divsChild>
    </w:div>
    <w:div w:id="80490915">
      <w:bodyDiv w:val="1"/>
      <w:marLeft w:val="0"/>
      <w:marRight w:val="0"/>
      <w:marTop w:val="0"/>
      <w:marBottom w:val="0"/>
      <w:divBdr>
        <w:top w:val="none" w:sz="0" w:space="0" w:color="auto"/>
        <w:left w:val="none" w:sz="0" w:space="0" w:color="auto"/>
        <w:bottom w:val="none" w:sz="0" w:space="0" w:color="auto"/>
        <w:right w:val="none" w:sz="0" w:space="0" w:color="auto"/>
      </w:divBdr>
      <w:divsChild>
        <w:div w:id="136344024">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24910218">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9999164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sChild>
    </w:div>
    <w:div w:id="87123756">
      <w:bodyDiv w:val="1"/>
      <w:marLeft w:val="0"/>
      <w:marRight w:val="0"/>
      <w:marTop w:val="0"/>
      <w:marBottom w:val="0"/>
      <w:divBdr>
        <w:top w:val="none" w:sz="0" w:space="0" w:color="auto"/>
        <w:left w:val="none" w:sz="0" w:space="0" w:color="auto"/>
        <w:bottom w:val="none" w:sz="0" w:space="0" w:color="auto"/>
        <w:right w:val="none" w:sz="0" w:space="0" w:color="auto"/>
      </w:divBdr>
      <w:divsChild>
        <w:div w:id="1115901614">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7187444">
      <w:bodyDiv w:val="1"/>
      <w:marLeft w:val="0"/>
      <w:marRight w:val="0"/>
      <w:marTop w:val="0"/>
      <w:marBottom w:val="0"/>
      <w:divBdr>
        <w:top w:val="none" w:sz="0" w:space="0" w:color="auto"/>
        <w:left w:val="none" w:sz="0" w:space="0" w:color="auto"/>
        <w:bottom w:val="none" w:sz="0" w:space="0" w:color="auto"/>
        <w:right w:val="none" w:sz="0" w:space="0" w:color="auto"/>
      </w:divBdr>
      <w:divsChild>
        <w:div w:id="572737341">
          <w:marLeft w:val="0"/>
          <w:marRight w:val="0"/>
          <w:marTop w:val="0"/>
          <w:marBottom w:val="0"/>
          <w:divBdr>
            <w:top w:val="none" w:sz="0" w:space="0" w:color="auto"/>
            <w:left w:val="none" w:sz="0" w:space="0" w:color="auto"/>
            <w:bottom w:val="none" w:sz="0" w:space="0" w:color="auto"/>
            <w:right w:val="none" w:sz="0" w:space="0" w:color="auto"/>
          </w:divBdr>
        </w:div>
      </w:divsChild>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0166833">
      <w:bodyDiv w:val="1"/>
      <w:marLeft w:val="0"/>
      <w:marRight w:val="0"/>
      <w:marTop w:val="0"/>
      <w:marBottom w:val="0"/>
      <w:divBdr>
        <w:top w:val="none" w:sz="0" w:space="0" w:color="auto"/>
        <w:left w:val="none" w:sz="0" w:space="0" w:color="auto"/>
        <w:bottom w:val="none" w:sz="0" w:space="0" w:color="auto"/>
        <w:right w:val="none" w:sz="0" w:space="0" w:color="auto"/>
      </w:divBdr>
      <w:divsChild>
        <w:div w:id="2135512934">
          <w:marLeft w:val="0"/>
          <w:marRight w:val="0"/>
          <w:marTop w:val="0"/>
          <w:marBottom w:val="0"/>
          <w:divBdr>
            <w:top w:val="none" w:sz="0" w:space="0" w:color="auto"/>
            <w:left w:val="none" w:sz="0" w:space="0" w:color="auto"/>
            <w:bottom w:val="none" w:sz="0" w:space="0" w:color="auto"/>
            <w:right w:val="none" w:sz="0" w:space="0" w:color="auto"/>
          </w:divBdr>
        </w:div>
      </w:divsChild>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247544953">
      <w:bodyDiv w:val="1"/>
      <w:marLeft w:val="0"/>
      <w:marRight w:val="0"/>
      <w:marTop w:val="0"/>
      <w:marBottom w:val="0"/>
      <w:divBdr>
        <w:top w:val="none" w:sz="0" w:space="0" w:color="auto"/>
        <w:left w:val="none" w:sz="0" w:space="0" w:color="auto"/>
        <w:bottom w:val="none" w:sz="0" w:space="0" w:color="auto"/>
        <w:right w:val="none" w:sz="0" w:space="0" w:color="auto"/>
      </w:divBdr>
      <w:divsChild>
        <w:div w:id="255134294">
          <w:marLeft w:val="0"/>
          <w:marRight w:val="0"/>
          <w:marTop w:val="0"/>
          <w:marBottom w:val="0"/>
          <w:divBdr>
            <w:top w:val="none" w:sz="0" w:space="0" w:color="auto"/>
            <w:left w:val="none" w:sz="0" w:space="0" w:color="auto"/>
            <w:bottom w:val="none" w:sz="0" w:space="0" w:color="auto"/>
            <w:right w:val="none" w:sz="0" w:space="0" w:color="auto"/>
          </w:divBdr>
        </w:div>
      </w:divsChild>
    </w:div>
    <w:div w:id="269053312">
      <w:bodyDiv w:val="1"/>
      <w:marLeft w:val="0"/>
      <w:marRight w:val="0"/>
      <w:marTop w:val="0"/>
      <w:marBottom w:val="0"/>
      <w:divBdr>
        <w:top w:val="none" w:sz="0" w:space="0" w:color="auto"/>
        <w:left w:val="none" w:sz="0" w:space="0" w:color="auto"/>
        <w:bottom w:val="none" w:sz="0" w:space="0" w:color="auto"/>
        <w:right w:val="none" w:sz="0" w:space="0" w:color="auto"/>
      </w:divBdr>
      <w:divsChild>
        <w:div w:id="52850573">
          <w:marLeft w:val="0"/>
          <w:marRight w:val="0"/>
          <w:marTop w:val="0"/>
          <w:marBottom w:val="0"/>
          <w:divBdr>
            <w:top w:val="none" w:sz="0" w:space="0" w:color="auto"/>
            <w:left w:val="none" w:sz="0" w:space="0" w:color="auto"/>
            <w:bottom w:val="none" w:sz="0" w:space="0" w:color="auto"/>
            <w:right w:val="none" w:sz="0" w:space="0" w:color="auto"/>
          </w:divBdr>
        </w:div>
      </w:divsChild>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09094630">
      <w:bodyDiv w:val="1"/>
      <w:marLeft w:val="0"/>
      <w:marRight w:val="0"/>
      <w:marTop w:val="0"/>
      <w:marBottom w:val="0"/>
      <w:divBdr>
        <w:top w:val="none" w:sz="0" w:space="0" w:color="auto"/>
        <w:left w:val="none" w:sz="0" w:space="0" w:color="auto"/>
        <w:bottom w:val="none" w:sz="0" w:space="0" w:color="auto"/>
        <w:right w:val="none" w:sz="0" w:space="0" w:color="auto"/>
      </w:divBdr>
      <w:divsChild>
        <w:div w:id="596208735">
          <w:marLeft w:val="0"/>
          <w:marRight w:val="0"/>
          <w:marTop w:val="0"/>
          <w:marBottom w:val="0"/>
          <w:divBdr>
            <w:top w:val="none" w:sz="0" w:space="0" w:color="auto"/>
            <w:left w:val="none" w:sz="0" w:space="0" w:color="auto"/>
            <w:bottom w:val="none" w:sz="0" w:space="0" w:color="auto"/>
            <w:right w:val="none" w:sz="0" w:space="0" w:color="auto"/>
          </w:divBdr>
        </w:div>
      </w:divsChild>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17672984">
      <w:bodyDiv w:val="1"/>
      <w:marLeft w:val="0"/>
      <w:marRight w:val="0"/>
      <w:marTop w:val="0"/>
      <w:marBottom w:val="0"/>
      <w:divBdr>
        <w:top w:val="none" w:sz="0" w:space="0" w:color="auto"/>
        <w:left w:val="none" w:sz="0" w:space="0" w:color="auto"/>
        <w:bottom w:val="none" w:sz="0" w:space="0" w:color="auto"/>
        <w:right w:val="none" w:sz="0" w:space="0" w:color="auto"/>
      </w:divBdr>
      <w:divsChild>
        <w:div w:id="2007200683">
          <w:marLeft w:val="0"/>
          <w:marRight w:val="0"/>
          <w:marTop w:val="0"/>
          <w:marBottom w:val="0"/>
          <w:divBdr>
            <w:top w:val="none" w:sz="0" w:space="0" w:color="auto"/>
            <w:left w:val="none" w:sz="0" w:space="0" w:color="auto"/>
            <w:bottom w:val="none" w:sz="0" w:space="0" w:color="auto"/>
            <w:right w:val="none" w:sz="0" w:space="0" w:color="auto"/>
          </w:divBdr>
        </w:div>
      </w:divsChild>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75021369">
      <w:bodyDiv w:val="1"/>
      <w:marLeft w:val="0"/>
      <w:marRight w:val="0"/>
      <w:marTop w:val="0"/>
      <w:marBottom w:val="0"/>
      <w:divBdr>
        <w:top w:val="none" w:sz="0" w:space="0" w:color="auto"/>
        <w:left w:val="none" w:sz="0" w:space="0" w:color="auto"/>
        <w:bottom w:val="none" w:sz="0" w:space="0" w:color="auto"/>
        <w:right w:val="none" w:sz="0" w:space="0" w:color="auto"/>
      </w:divBdr>
      <w:divsChild>
        <w:div w:id="1796831838">
          <w:marLeft w:val="0"/>
          <w:marRight w:val="0"/>
          <w:marTop w:val="0"/>
          <w:marBottom w:val="0"/>
          <w:divBdr>
            <w:top w:val="none" w:sz="0" w:space="0" w:color="auto"/>
            <w:left w:val="none" w:sz="0" w:space="0" w:color="auto"/>
            <w:bottom w:val="none" w:sz="0" w:space="0" w:color="auto"/>
            <w:right w:val="none" w:sz="0" w:space="0" w:color="auto"/>
          </w:divBdr>
        </w:div>
      </w:divsChild>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30999531">
      <w:bodyDiv w:val="1"/>
      <w:marLeft w:val="0"/>
      <w:marRight w:val="0"/>
      <w:marTop w:val="0"/>
      <w:marBottom w:val="0"/>
      <w:divBdr>
        <w:top w:val="none" w:sz="0" w:space="0" w:color="auto"/>
        <w:left w:val="none" w:sz="0" w:space="0" w:color="auto"/>
        <w:bottom w:val="none" w:sz="0" w:space="0" w:color="auto"/>
        <w:right w:val="none" w:sz="0" w:space="0" w:color="auto"/>
      </w:divBdr>
      <w:divsChild>
        <w:div w:id="539365385">
          <w:marLeft w:val="0"/>
          <w:marRight w:val="0"/>
          <w:marTop w:val="0"/>
          <w:marBottom w:val="0"/>
          <w:divBdr>
            <w:top w:val="none" w:sz="0" w:space="0" w:color="auto"/>
            <w:left w:val="none" w:sz="0" w:space="0" w:color="auto"/>
            <w:bottom w:val="none" w:sz="0" w:space="0" w:color="auto"/>
            <w:right w:val="none" w:sz="0" w:space="0" w:color="auto"/>
          </w:divBdr>
        </w:div>
      </w:divsChild>
    </w:div>
    <w:div w:id="765425495">
      <w:bodyDiv w:val="1"/>
      <w:marLeft w:val="0"/>
      <w:marRight w:val="0"/>
      <w:marTop w:val="0"/>
      <w:marBottom w:val="0"/>
      <w:divBdr>
        <w:top w:val="none" w:sz="0" w:space="0" w:color="auto"/>
        <w:left w:val="none" w:sz="0" w:space="0" w:color="auto"/>
        <w:bottom w:val="none" w:sz="0" w:space="0" w:color="auto"/>
        <w:right w:val="none" w:sz="0" w:space="0" w:color="auto"/>
      </w:divBdr>
      <w:divsChild>
        <w:div w:id="1098061480">
          <w:marLeft w:val="0"/>
          <w:marRight w:val="0"/>
          <w:marTop w:val="0"/>
          <w:marBottom w:val="0"/>
          <w:divBdr>
            <w:top w:val="none" w:sz="0" w:space="0" w:color="auto"/>
            <w:left w:val="none" w:sz="0" w:space="0" w:color="auto"/>
            <w:bottom w:val="none" w:sz="0" w:space="0" w:color="auto"/>
            <w:right w:val="none" w:sz="0" w:space="0" w:color="auto"/>
          </w:divBdr>
        </w:div>
      </w:divsChild>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47140429">
      <w:bodyDiv w:val="1"/>
      <w:marLeft w:val="0"/>
      <w:marRight w:val="0"/>
      <w:marTop w:val="0"/>
      <w:marBottom w:val="0"/>
      <w:divBdr>
        <w:top w:val="none" w:sz="0" w:space="0" w:color="auto"/>
        <w:left w:val="none" w:sz="0" w:space="0" w:color="auto"/>
        <w:bottom w:val="none" w:sz="0" w:space="0" w:color="auto"/>
        <w:right w:val="none" w:sz="0" w:space="0" w:color="auto"/>
      </w:divBdr>
      <w:divsChild>
        <w:div w:id="2060205428">
          <w:marLeft w:val="0"/>
          <w:marRight w:val="0"/>
          <w:marTop w:val="0"/>
          <w:marBottom w:val="0"/>
          <w:divBdr>
            <w:top w:val="none" w:sz="0" w:space="0" w:color="auto"/>
            <w:left w:val="none" w:sz="0" w:space="0" w:color="auto"/>
            <w:bottom w:val="none" w:sz="0" w:space="0" w:color="auto"/>
            <w:right w:val="none" w:sz="0" w:space="0" w:color="auto"/>
          </w:divBdr>
        </w:div>
      </w:divsChild>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30083290">
          <w:marLeft w:val="0"/>
          <w:marRight w:val="0"/>
          <w:marTop w:val="0"/>
          <w:marBottom w:val="0"/>
          <w:divBdr>
            <w:top w:val="none" w:sz="0" w:space="0" w:color="auto"/>
            <w:left w:val="none" w:sz="0" w:space="0" w:color="auto"/>
            <w:bottom w:val="none" w:sz="0" w:space="0" w:color="auto"/>
            <w:right w:val="none" w:sz="0" w:space="0" w:color="auto"/>
          </w:divBdr>
        </w:div>
        <w:div w:id="43989637">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14330550">
      <w:bodyDiv w:val="1"/>
      <w:marLeft w:val="0"/>
      <w:marRight w:val="0"/>
      <w:marTop w:val="0"/>
      <w:marBottom w:val="0"/>
      <w:divBdr>
        <w:top w:val="none" w:sz="0" w:space="0" w:color="auto"/>
        <w:left w:val="none" w:sz="0" w:space="0" w:color="auto"/>
        <w:bottom w:val="none" w:sz="0" w:space="0" w:color="auto"/>
        <w:right w:val="none" w:sz="0" w:space="0" w:color="auto"/>
      </w:divBdr>
      <w:divsChild>
        <w:div w:id="870612108">
          <w:marLeft w:val="0"/>
          <w:marRight w:val="0"/>
          <w:marTop w:val="0"/>
          <w:marBottom w:val="0"/>
          <w:divBdr>
            <w:top w:val="none" w:sz="0" w:space="0" w:color="auto"/>
            <w:left w:val="none" w:sz="0" w:space="0" w:color="auto"/>
            <w:bottom w:val="none" w:sz="0" w:space="0" w:color="auto"/>
            <w:right w:val="none" w:sz="0" w:space="0" w:color="auto"/>
          </w:divBdr>
        </w:div>
      </w:divsChild>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46819054">
      <w:bodyDiv w:val="1"/>
      <w:marLeft w:val="0"/>
      <w:marRight w:val="0"/>
      <w:marTop w:val="0"/>
      <w:marBottom w:val="0"/>
      <w:divBdr>
        <w:top w:val="none" w:sz="0" w:space="0" w:color="auto"/>
        <w:left w:val="none" w:sz="0" w:space="0" w:color="auto"/>
        <w:bottom w:val="none" w:sz="0" w:space="0" w:color="auto"/>
        <w:right w:val="none" w:sz="0" w:space="0" w:color="auto"/>
      </w:divBdr>
      <w:divsChild>
        <w:div w:id="23991129">
          <w:marLeft w:val="0"/>
          <w:marRight w:val="0"/>
          <w:marTop w:val="0"/>
          <w:marBottom w:val="0"/>
          <w:divBdr>
            <w:top w:val="none" w:sz="0" w:space="0" w:color="auto"/>
            <w:left w:val="none" w:sz="0" w:space="0" w:color="auto"/>
            <w:bottom w:val="none" w:sz="0" w:space="0" w:color="auto"/>
            <w:right w:val="none" w:sz="0" w:space="0" w:color="auto"/>
          </w:divBdr>
        </w:div>
      </w:divsChild>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22785567">
      <w:bodyDiv w:val="1"/>
      <w:marLeft w:val="0"/>
      <w:marRight w:val="0"/>
      <w:marTop w:val="0"/>
      <w:marBottom w:val="0"/>
      <w:divBdr>
        <w:top w:val="none" w:sz="0" w:space="0" w:color="auto"/>
        <w:left w:val="none" w:sz="0" w:space="0" w:color="auto"/>
        <w:bottom w:val="none" w:sz="0" w:space="0" w:color="auto"/>
        <w:right w:val="none" w:sz="0" w:space="0" w:color="auto"/>
      </w:divBdr>
      <w:divsChild>
        <w:div w:id="1898852817">
          <w:marLeft w:val="0"/>
          <w:marRight w:val="0"/>
          <w:marTop w:val="0"/>
          <w:marBottom w:val="0"/>
          <w:divBdr>
            <w:top w:val="none" w:sz="0" w:space="0" w:color="auto"/>
            <w:left w:val="none" w:sz="0" w:space="0" w:color="auto"/>
            <w:bottom w:val="none" w:sz="0" w:space="0" w:color="auto"/>
            <w:right w:val="none" w:sz="0" w:space="0" w:color="auto"/>
          </w:divBdr>
        </w:div>
      </w:divsChild>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1618151">
      <w:bodyDiv w:val="1"/>
      <w:marLeft w:val="0"/>
      <w:marRight w:val="0"/>
      <w:marTop w:val="0"/>
      <w:marBottom w:val="0"/>
      <w:divBdr>
        <w:top w:val="none" w:sz="0" w:space="0" w:color="auto"/>
        <w:left w:val="none" w:sz="0" w:space="0" w:color="auto"/>
        <w:bottom w:val="none" w:sz="0" w:space="0" w:color="auto"/>
        <w:right w:val="none" w:sz="0" w:space="0" w:color="auto"/>
      </w:divBdr>
      <w:divsChild>
        <w:div w:id="1373726826">
          <w:marLeft w:val="0"/>
          <w:marRight w:val="0"/>
          <w:marTop w:val="0"/>
          <w:marBottom w:val="0"/>
          <w:divBdr>
            <w:top w:val="none" w:sz="0" w:space="0" w:color="auto"/>
            <w:left w:val="none" w:sz="0" w:space="0" w:color="auto"/>
            <w:bottom w:val="none" w:sz="0" w:space="0" w:color="auto"/>
            <w:right w:val="none" w:sz="0" w:space="0" w:color="auto"/>
          </w:divBdr>
        </w:div>
      </w:divsChild>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16768220">
      <w:bodyDiv w:val="1"/>
      <w:marLeft w:val="0"/>
      <w:marRight w:val="0"/>
      <w:marTop w:val="0"/>
      <w:marBottom w:val="0"/>
      <w:divBdr>
        <w:top w:val="none" w:sz="0" w:space="0" w:color="auto"/>
        <w:left w:val="none" w:sz="0" w:space="0" w:color="auto"/>
        <w:bottom w:val="none" w:sz="0" w:space="0" w:color="auto"/>
        <w:right w:val="none" w:sz="0" w:space="0" w:color="auto"/>
      </w:divBdr>
      <w:divsChild>
        <w:div w:id="1993026589">
          <w:marLeft w:val="0"/>
          <w:marRight w:val="0"/>
          <w:marTop w:val="0"/>
          <w:marBottom w:val="0"/>
          <w:divBdr>
            <w:top w:val="none" w:sz="0" w:space="0" w:color="auto"/>
            <w:left w:val="none" w:sz="0" w:space="0" w:color="auto"/>
            <w:bottom w:val="none" w:sz="0" w:space="0" w:color="auto"/>
            <w:right w:val="none" w:sz="0" w:space="0" w:color="auto"/>
          </w:divBdr>
        </w:div>
      </w:divsChild>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684475827">
      <w:bodyDiv w:val="1"/>
      <w:marLeft w:val="0"/>
      <w:marRight w:val="0"/>
      <w:marTop w:val="0"/>
      <w:marBottom w:val="0"/>
      <w:divBdr>
        <w:top w:val="none" w:sz="0" w:space="0" w:color="auto"/>
        <w:left w:val="none" w:sz="0" w:space="0" w:color="auto"/>
        <w:bottom w:val="none" w:sz="0" w:space="0" w:color="auto"/>
        <w:right w:val="none" w:sz="0" w:space="0" w:color="auto"/>
      </w:divBdr>
      <w:divsChild>
        <w:div w:id="894507860">
          <w:marLeft w:val="0"/>
          <w:marRight w:val="0"/>
          <w:marTop w:val="0"/>
          <w:marBottom w:val="0"/>
          <w:divBdr>
            <w:top w:val="none" w:sz="0" w:space="0" w:color="auto"/>
            <w:left w:val="none" w:sz="0" w:space="0" w:color="auto"/>
            <w:bottom w:val="none" w:sz="0" w:space="0" w:color="auto"/>
            <w:right w:val="none" w:sz="0" w:space="0" w:color="auto"/>
          </w:divBdr>
        </w:div>
      </w:divsChild>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26240766">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404329877">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821656200">
          <w:marLeft w:val="1080"/>
          <w:marRight w:val="0"/>
          <w:marTop w:val="100"/>
          <w:marBottom w:val="0"/>
          <w:divBdr>
            <w:top w:val="none" w:sz="0" w:space="0" w:color="auto"/>
            <w:left w:val="none" w:sz="0" w:space="0" w:color="auto"/>
            <w:bottom w:val="none" w:sz="0" w:space="0" w:color="auto"/>
            <w:right w:val="none" w:sz="0" w:space="0" w:color="auto"/>
          </w:divBdr>
        </w:div>
        <w:div w:id="1645232317">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56348423">
      <w:bodyDiv w:val="1"/>
      <w:marLeft w:val="0"/>
      <w:marRight w:val="0"/>
      <w:marTop w:val="0"/>
      <w:marBottom w:val="0"/>
      <w:divBdr>
        <w:top w:val="none" w:sz="0" w:space="0" w:color="auto"/>
        <w:left w:val="none" w:sz="0" w:space="0" w:color="auto"/>
        <w:bottom w:val="none" w:sz="0" w:space="0" w:color="auto"/>
        <w:right w:val="none" w:sz="0" w:space="0" w:color="auto"/>
      </w:divBdr>
      <w:divsChild>
        <w:div w:id="1624192958">
          <w:marLeft w:val="0"/>
          <w:marRight w:val="0"/>
          <w:marTop w:val="0"/>
          <w:marBottom w:val="0"/>
          <w:divBdr>
            <w:top w:val="none" w:sz="0" w:space="0" w:color="auto"/>
            <w:left w:val="none" w:sz="0" w:space="0" w:color="auto"/>
            <w:bottom w:val="none" w:sz="0" w:space="0" w:color="auto"/>
            <w:right w:val="none" w:sz="0" w:space="0" w:color="auto"/>
          </w:divBdr>
        </w:div>
      </w:divsChild>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080903486">
      <w:bodyDiv w:val="1"/>
      <w:marLeft w:val="0"/>
      <w:marRight w:val="0"/>
      <w:marTop w:val="0"/>
      <w:marBottom w:val="0"/>
      <w:divBdr>
        <w:top w:val="none" w:sz="0" w:space="0" w:color="auto"/>
        <w:left w:val="none" w:sz="0" w:space="0" w:color="auto"/>
        <w:bottom w:val="none" w:sz="0" w:space="0" w:color="auto"/>
        <w:right w:val="none" w:sz="0" w:space="0" w:color="auto"/>
      </w:divBdr>
      <w:divsChild>
        <w:div w:id="470876333">
          <w:marLeft w:val="0"/>
          <w:marRight w:val="0"/>
          <w:marTop w:val="0"/>
          <w:marBottom w:val="0"/>
          <w:divBdr>
            <w:top w:val="none" w:sz="0" w:space="0" w:color="auto"/>
            <w:left w:val="none" w:sz="0" w:space="0" w:color="auto"/>
            <w:bottom w:val="none" w:sz="0" w:space="0" w:color="auto"/>
            <w:right w:val="none" w:sz="0" w:space="0" w:color="auto"/>
          </w:divBdr>
        </w:div>
      </w:divsChild>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 w:id="2138717485">
      <w:bodyDiv w:val="1"/>
      <w:marLeft w:val="0"/>
      <w:marRight w:val="0"/>
      <w:marTop w:val="0"/>
      <w:marBottom w:val="0"/>
      <w:divBdr>
        <w:top w:val="none" w:sz="0" w:space="0" w:color="auto"/>
        <w:left w:val="none" w:sz="0" w:space="0" w:color="auto"/>
        <w:bottom w:val="none" w:sz="0" w:space="0" w:color="auto"/>
        <w:right w:val="none" w:sz="0" w:space="0" w:color="auto"/>
      </w:divBdr>
      <w:divsChild>
        <w:div w:id="2202890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hyperlink" Target="file:///C:\Users\NAM\OneDrive\Documents\DOAN\repo_nhoms4\report\demobaocao.docx" TargetMode="Externa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1.png"/><Relationship Id="rId59" Type="http://schemas.openxmlformats.org/officeDocument/2006/relationships/image" Target="media/image34.png"/><Relationship Id="rId20" Type="http://schemas.openxmlformats.org/officeDocument/2006/relationships/hyperlink" Target="file:///C:\Users\NAM\OneDrive\Documents\DOAN\repo_nhoms4\report\demobaocao.docx" TargetMode="External"/><Relationship Id="rId41" Type="http://schemas.openxmlformats.org/officeDocument/2006/relationships/image" Target="media/image17.png"/><Relationship Id="rId54" Type="http://schemas.openxmlformats.org/officeDocument/2006/relationships/image" Target="media/image29.png"/><Relationship Id="rId62"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footer" Target="footer2.xml"/><Relationship Id="rId31" Type="http://schemas.openxmlformats.org/officeDocument/2006/relationships/image" Target="media/image7.png"/><Relationship Id="rId44" Type="http://schemas.microsoft.com/office/2007/relationships/hdphoto" Target="media/hdphoto1.wdp"/><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39"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6C3F6354-548C-4357-8CF7-D13798042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9</TotalTime>
  <Pages>52</Pages>
  <Words>10312</Words>
  <Characters>58782</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Yes Sir F</cp:lastModifiedBy>
  <cp:revision>48</cp:revision>
  <cp:lastPrinted>2023-12-14T08:15:00Z</cp:lastPrinted>
  <dcterms:created xsi:type="dcterms:W3CDTF">2024-10-20T16:25:00Z</dcterms:created>
  <dcterms:modified xsi:type="dcterms:W3CDTF">2024-10-29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